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F6B7C" w14:textId="77777777" w:rsidR="003730CF" w:rsidRPr="00DD75E7" w:rsidRDefault="003730CF" w:rsidP="00AA3962">
      <w:pPr>
        <w:pStyle w:val="Heading1"/>
      </w:pPr>
      <w:bookmarkStart w:id="0" w:name="_Toc465190624"/>
      <w:r w:rsidRPr="00DD75E7">
        <w:t>Title page</w:t>
      </w:r>
      <w:r w:rsidR="00685428" w:rsidRPr="00DD75E7">
        <w:t xml:space="preserve"> </w:t>
      </w:r>
    </w:p>
    <w:p w14:paraId="5CEB66C3" w14:textId="77777777" w:rsidR="003730CF" w:rsidRPr="00DD75E7" w:rsidRDefault="00176D68" w:rsidP="00AA3962">
      <w:pPr>
        <w:pStyle w:val="Heading2-NoNumbers"/>
        <w:rPr>
          <w:rFonts w:eastAsia="Times New Roman"/>
        </w:rPr>
      </w:pPr>
      <w:r>
        <w:rPr>
          <w:rFonts w:eastAsia="Times New Roman"/>
        </w:rPr>
        <w:t>Title:</w:t>
      </w:r>
    </w:p>
    <w:p w14:paraId="4DD22446" w14:textId="2BE039F2" w:rsidR="00A41E20" w:rsidRPr="00ED6BBA" w:rsidRDefault="00B54353">
      <w:pPr>
        <w:ind w:firstLine="0"/>
        <w:rPr>
          <w:sz w:val="24"/>
          <w:szCs w:val="24"/>
          <w:rPrChange w:id="1" w:author="Jon Hennebold" w:date="2020-05-28T14:56:00Z">
            <w:rPr/>
          </w:rPrChange>
        </w:rPr>
        <w:pPrChange w:id="2" w:author="Jon Hennebold" w:date="2020-05-28T14:56:00Z">
          <w:pPr/>
        </w:pPrChange>
      </w:pPr>
      <w:r w:rsidRPr="00ED6BBA">
        <w:rPr>
          <w:sz w:val="24"/>
          <w:szCs w:val="24"/>
          <w:rPrChange w:id="3" w:author="Jon Hennebold" w:date="2020-05-28T14:56:00Z">
            <w:rPr/>
          </w:rPrChange>
        </w:rPr>
        <w:t xml:space="preserve">Gonadotropin and Oxygen Regulation of Leukemia Inhibitory Factor Secretion from Rhesus </w:t>
      </w:r>
      <w:r w:rsidR="008D1CDD" w:rsidRPr="00ED6BBA">
        <w:rPr>
          <w:sz w:val="24"/>
          <w:szCs w:val="24"/>
          <w:rPrChange w:id="4" w:author="Jon Hennebold" w:date="2020-05-28T14:56:00Z">
            <w:rPr/>
          </w:rPrChange>
        </w:rPr>
        <w:t>M</w:t>
      </w:r>
      <w:r w:rsidR="00D6709D" w:rsidRPr="00ED6BBA">
        <w:rPr>
          <w:sz w:val="24"/>
          <w:szCs w:val="24"/>
          <w:rPrChange w:id="5" w:author="Jon Hennebold" w:date="2020-05-28T14:56:00Z">
            <w:rPr/>
          </w:rPrChange>
        </w:rPr>
        <w:t xml:space="preserve">acaque </w:t>
      </w:r>
      <w:r w:rsidRPr="00ED6BBA">
        <w:rPr>
          <w:sz w:val="24"/>
          <w:szCs w:val="24"/>
          <w:rPrChange w:id="6" w:author="Jon Hennebold" w:date="2020-05-28T14:56:00Z">
            <w:rPr/>
          </w:rPrChange>
        </w:rPr>
        <w:t>Granulosa Cells</w:t>
      </w:r>
    </w:p>
    <w:p w14:paraId="11C67EAE" w14:textId="77777777" w:rsidR="00A521CA" w:rsidRPr="00ED6BBA" w:rsidRDefault="00A521CA" w:rsidP="00056D06">
      <w:pPr>
        <w:rPr>
          <w:sz w:val="24"/>
          <w:szCs w:val="24"/>
          <w:vertAlign w:val="superscript"/>
          <w:rPrChange w:id="7" w:author="Jon Hennebold" w:date="2020-05-28T14:56:00Z">
            <w:rPr>
              <w:vertAlign w:val="superscript"/>
            </w:rPr>
          </w:rPrChange>
        </w:rPr>
      </w:pPr>
      <w:r w:rsidRPr="00ED6BBA">
        <w:rPr>
          <w:rStyle w:val="Emphasis"/>
          <w:color w:val="2A2A2A"/>
          <w:sz w:val="24"/>
          <w:szCs w:val="24"/>
          <w:bdr w:val="none" w:sz="0" w:space="0" w:color="auto" w:frame="1"/>
          <w:shd w:val="clear" w:color="auto" w:fill="FFFFFF"/>
          <w:rPrChange w:id="8" w:author="Jon Hennebold" w:date="2020-05-28T14:56:00Z">
            <w:rPr>
              <w:rStyle w:val="Emphasis"/>
              <w:color w:val="2A2A2A"/>
              <w:sz w:val="28"/>
              <w:szCs w:val="28"/>
              <w:bdr w:val="none" w:sz="0" w:space="0" w:color="auto" w:frame="1"/>
              <w:shd w:val="clear" w:color="auto" w:fill="FFFFFF"/>
            </w:rPr>
          </w:rPrChange>
        </w:rPr>
        <w:t>Title</w:t>
      </w:r>
      <w:r w:rsidRPr="00ED6BBA">
        <w:rPr>
          <w:color w:val="2A2A2A"/>
          <w:sz w:val="24"/>
          <w:szCs w:val="24"/>
          <w:shd w:val="clear" w:color="auto" w:fill="FFFFFF"/>
          <w:rPrChange w:id="9" w:author="Jon Hennebold" w:date="2020-05-28T14:56:00Z">
            <w:rPr>
              <w:color w:val="2A2A2A"/>
              <w:sz w:val="28"/>
              <w:szCs w:val="28"/>
              <w:shd w:val="clear" w:color="auto" w:fill="FFFFFF"/>
            </w:rPr>
          </w:rPrChange>
        </w:rPr>
        <w:t>: State the key point of the manuscript. Indicate the species studied and avoid uncommon abbreviations. Maximum 120 characters including spaces.</w:t>
      </w:r>
    </w:p>
    <w:p w14:paraId="06F6863F" w14:textId="77777777" w:rsidR="00A41E20" w:rsidRPr="00ED6BBA" w:rsidRDefault="00CA0F37" w:rsidP="00AA3962">
      <w:pPr>
        <w:pStyle w:val="Heading2-NoNumbers"/>
        <w:rPr>
          <w:szCs w:val="24"/>
        </w:rPr>
      </w:pPr>
      <w:r w:rsidRPr="00ED6BBA">
        <w:rPr>
          <w:rStyle w:val="Heading3Char"/>
          <w:rFonts w:cstheme="minorHAnsi"/>
          <w:b/>
          <w:szCs w:val="24"/>
          <w:rPrChange w:id="10" w:author="Jon Hennebold" w:date="2020-05-28T14:56:00Z">
            <w:rPr>
              <w:rStyle w:val="Heading3Char"/>
              <w:rFonts w:cstheme="minorHAnsi"/>
              <w:b/>
              <w:sz w:val="22"/>
              <w:szCs w:val="22"/>
            </w:rPr>
          </w:rPrChange>
        </w:rPr>
        <w:t>Authors:</w:t>
      </w:r>
    </w:p>
    <w:p w14:paraId="3A88D8BB" w14:textId="257EBB14" w:rsidR="00A41E20" w:rsidRPr="00ED6BBA" w:rsidRDefault="00CA0F37">
      <w:pPr>
        <w:ind w:firstLine="0"/>
        <w:rPr>
          <w:sz w:val="24"/>
          <w:szCs w:val="24"/>
          <w:vertAlign w:val="superscript"/>
          <w:rPrChange w:id="11" w:author="Jon Hennebold" w:date="2020-05-28T14:56:00Z">
            <w:rPr>
              <w:vertAlign w:val="superscript"/>
            </w:rPr>
          </w:rPrChange>
        </w:rPr>
        <w:pPrChange w:id="12" w:author="Jon Hennebold" w:date="2020-05-28T14:56:00Z">
          <w:pPr/>
        </w:pPrChange>
      </w:pPr>
      <w:r w:rsidRPr="00ED6BBA">
        <w:rPr>
          <w:sz w:val="24"/>
          <w:szCs w:val="24"/>
          <w:rPrChange w:id="13" w:author="Jon Hennebold" w:date="2020-05-28T14:56:00Z">
            <w:rPr/>
          </w:rPrChange>
        </w:rPr>
        <w:t xml:space="preserve">Heather A. Talbott </w:t>
      </w:r>
      <w:ins w:id="14" w:author="Jon Hennebold" w:date="2020-05-28T14:59:00Z">
        <w:r w:rsidR="00ED6BBA">
          <w:rPr>
            <w:sz w:val="24"/>
            <w:szCs w:val="24"/>
            <w:vertAlign w:val="superscript"/>
          </w:rPr>
          <w:t>1</w:t>
        </w:r>
      </w:ins>
      <w:del w:id="15" w:author="Jon Hennebold" w:date="2020-05-28T14:59:00Z">
        <w:r w:rsidR="00B54353" w:rsidRPr="00ED6BBA" w:rsidDel="00ED6BBA">
          <w:rPr>
            <w:sz w:val="24"/>
            <w:szCs w:val="24"/>
            <w:vertAlign w:val="superscript"/>
            <w:rPrChange w:id="16" w:author="Jon Hennebold" w:date="2020-05-28T14:56:00Z">
              <w:rPr>
                <w:vertAlign w:val="superscript"/>
              </w:rPr>
            </w:rPrChange>
          </w:rPr>
          <w:delText>a</w:delText>
        </w:r>
      </w:del>
      <w:ins w:id="17" w:author="Jon Hennebold" w:date="2020-05-28T14:58:00Z">
        <w:r w:rsidR="00ED6BBA">
          <w:rPr>
            <w:sz w:val="24"/>
            <w:szCs w:val="24"/>
            <w:vertAlign w:val="superscript"/>
          </w:rPr>
          <w:t xml:space="preserve">, </w:t>
        </w:r>
        <w:r w:rsidR="00ED6BBA">
          <w:rPr>
            <w:sz w:val="24"/>
            <w:szCs w:val="24"/>
          </w:rPr>
          <w:t>*</w:t>
        </w:r>
      </w:ins>
      <w:r w:rsidRPr="00ED6BBA">
        <w:rPr>
          <w:sz w:val="24"/>
          <w:szCs w:val="24"/>
          <w:rPrChange w:id="18" w:author="Jon Hennebold" w:date="2020-05-28T14:56:00Z">
            <w:rPr/>
          </w:rPrChange>
        </w:rPr>
        <w:t xml:space="preserve">, </w:t>
      </w:r>
      <w:r w:rsidR="00B54353" w:rsidRPr="00ED6BBA">
        <w:rPr>
          <w:sz w:val="24"/>
          <w:szCs w:val="24"/>
          <w:rPrChange w:id="19" w:author="Jon Hennebold" w:date="2020-05-28T14:56:00Z">
            <w:rPr/>
          </w:rPrChange>
        </w:rPr>
        <w:t>Adam Krieg</w:t>
      </w:r>
      <w:ins w:id="20" w:author="Jon Hennebold" w:date="2020-05-28T14:59:00Z">
        <w:r w:rsidR="00ED6BBA">
          <w:rPr>
            <w:sz w:val="24"/>
            <w:szCs w:val="24"/>
            <w:vertAlign w:val="superscript"/>
          </w:rPr>
          <w:t>1</w:t>
        </w:r>
      </w:ins>
      <w:del w:id="21" w:author="Jon Hennebold" w:date="2020-05-28T14:59:00Z">
        <w:r w:rsidR="00B54353" w:rsidRPr="00ED6BBA" w:rsidDel="00ED6BBA">
          <w:rPr>
            <w:sz w:val="24"/>
            <w:szCs w:val="24"/>
            <w:vertAlign w:val="superscript"/>
            <w:rPrChange w:id="22" w:author="Jon Hennebold" w:date="2020-05-28T14:56:00Z">
              <w:rPr>
                <w:vertAlign w:val="superscript"/>
              </w:rPr>
            </w:rPrChange>
          </w:rPr>
          <w:delText>a</w:delText>
        </w:r>
      </w:del>
      <w:proofErr w:type="gramStart"/>
      <w:r w:rsidR="003B6A14" w:rsidRPr="00ED6BBA">
        <w:rPr>
          <w:sz w:val="24"/>
          <w:szCs w:val="24"/>
          <w:vertAlign w:val="superscript"/>
          <w:rPrChange w:id="23" w:author="Jon Hennebold" w:date="2020-05-28T14:56:00Z">
            <w:rPr>
              <w:vertAlign w:val="superscript"/>
            </w:rPr>
          </w:rPrChange>
        </w:rPr>
        <w:t>,</w:t>
      </w:r>
      <w:ins w:id="24" w:author="Jon Hennebold" w:date="2020-05-28T14:59:00Z">
        <w:r w:rsidR="00ED6BBA">
          <w:rPr>
            <w:sz w:val="24"/>
            <w:szCs w:val="24"/>
            <w:vertAlign w:val="superscript"/>
          </w:rPr>
          <w:t>2</w:t>
        </w:r>
      </w:ins>
      <w:proofErr w:type="gramEnd"/>
      <w:del w:id="25" w:author="Jon Hennebold" w:date="2020-05-28T14:59:00Z">
        <w:r w:rsidR="003B6A14" w:rsidRPr="00ED6BBA" w:rsidDel="00ED6BBA">
          <w:rPr>
            <w:sz w:val="24"/>
            <w:szCs w:val="24"/>
            <w:vertAlign w:val="superscript"/>
            <w:rPrChange w:id="26" w:author="Jon Hennebold" w:date="2020-05-28T14:56:00Z">
              <w:rPr>
                <w:vertAlign w:val="superscript"/>
              </w:rPr>
            </w:rPrChange>
          </w:rPr>
          <w:delText>b</w:delText>
        </w:r>
      </w:del>
      <w:r w:rsidR="00B54353" w:rsidRPr="00ED6BBA">
        <w:rPr>
          <w:sz w:val="24"/>
          <w:szCs w:val="24"/>
          <w:rPrChange w:id="27" w:author="Jon Hennebold" w:date="2020-05-28T14:56:00Z">
            <w:rPr/>
          </w:rPrChange>
        </w:rPr>
        <w:t xml:space="preserve">, </w:t>
      </w:r>
      <w:ins w:id="28" w:author="Jon Hennebold" w:date="2020-05-28T14:25:00Z">
        <w:r w:rsidR="008D1CDD" w:rsidRPr="00ED6BBA">
          <w:rPr>
            <w:sz w:val="24"/>
            <w:szCs w:val="24"/>
            <w:rPrChange w:id="29" w:author="Jon Hennebold" w:date="2020-05-28T14:56:00Z">
              <w:rPr/>
            </w:rPrChange>
          </w:rPr>
          <w:t>Sweta Ravisankar</w:t>
        </w:r>
      </w:ins>
      <w:ins w:id="30" w:author="Jon Hennebold" w:date="2020-05-28T15:03:00Z">
        <w:r w:rsidR="00ED6BBA">
          <w:rPr>
            <w:sz w:val="24"/>
            <w:szCs w:val="24"/>
            <w:vertAlign w:val="superscript"/>
          </w:rPr>
          <w:t>1</w:t>
        </w:r>
      </w:ins>
      <w:ins w:id="31" w:author="Jon Hennebold" w:date="2020-05-28T14:25:00Z">
        <w:r w:rsidR="008D1CDD" w:rsidRPr="00ED6BBA">
          <w:rPr>
            <w:sz w:val="24"/>
            <w:szCs w:val="24"/>
            <w:rPrChange w:id="32" w:author="Jon Hennebold" w:date="2020-05-28T14:56:00Z">
              <w:rPr/>
            </w:rPrChange>
          </w:rPr>
          <w:t xml:space="preserve">, </w:t>
        </w:r>
      </w:ins>
      <w:r w:rsidR="00B54353" w:rsidRPr="00ED6BBA">
        <w:rPr>
          <w:sz w:val="24"/>
          <w:szCs w:val="24"/>
          <w:rPrChange w:id="33" w:author="Jon Hennebold" w:date="2020-05-28T14:56:00Z">
            <w:rPr/>
          </w:rPrChange>
        </w:rPr>
        <w:t>John S. Davis</w:t>
      </w:r>
      <w:ins w:id="34" w:author="Jon Hennebold" w:date="2020-05-28T15:03:00Z">
        <w:r w:rsidR="00ED6BBA">
          <w:rPr>
            <w:sz w:val="24"/>
            <w:szCs w:val="24"/>
            <w:vertAlign w:val="superscript"/>
          </w:rPr>
          <w:t xml:space="preserve">3,4 </w:t>
        </w:r>
      </w:ins>
      <w:del w:id="35" w:author="Jon Hennebold" w:date="2020-05-28T15:03:00Z">
        <w:r w:rsidR="00B54353" w:rsidRPr="00ED6BBA" w:rsidDel="00ED6BBA">
          <w:rPr>
            <w:sz w:val="24"/>
            <w:szCs w:val="24"/>
            <w:rPrChange w:id="36" w:author="Jon Hennebold" w:date="2020-05-28T14:56:00Z">
              <w:rPr/>
            </w:rPrChange>
          </w:rPr>
          <w:delText xml:space="preserve"> </w:delText>
        </w:r>
        <w:r w:rsidR="00B54353" w:rsidRPr="00ED6BBA" w:rsidDel="00ED6BBA">
          <w:rPr>
            <w:sz w:val="24"/>
            <w:szCs w:val="24"/>
            <w:vertAlign w:val="superscript"/>
            <w:rPrChange w:id="37" w:author="Jon Hennebold" w:date="2020-05-28T14:56:00Z">
              <w:rPr>
                <w:vertAlign w:val="superscript"/>
              </w:rPr>
            </w:rPrChange>
          </w:rPr>
          <w:delText xml:space="preserve">b,c </w:delText>
        </w:r>
      </w:del>
      <w:r w:rsidR="00B54353" w:rsidRPr="00ED6BBA">
        <w:rPr>
          <w:sz w:val="24"/>
          <w:szCs w:val="24"/>
          <w:rPrChange w:id="38" w:author="Jon Hennebold" w:date="2020-05-28T14:56:00Z">
            <w:rPr/>
          </w:rPrChange>
        </w:rPr>
        <w:t>and Jon Hennebold</w:t>
      </w:r>
      <w:ins w:id="39" w:author="Jon Hennebold" w:date="2020-05-28T15:04:00Z">
        <w:r w:rsidR="00ED6BBA">
          <w:rPr>
            <w:sz w:val="24"/>
            <w:szCs w:val="24"/>
            <w:vertAlign w:val="superscript"/>
          </w:rPr>
          <w:t>1</w:t>
        </w:r>
      </w:ins>
      <w:ins w:id="40" w:author="Jon Hennebold" w:date="2020-05-28T15:05:00Z">
        <w:r w:rsidR="00ED6BBA">
          <w:rPr>
            <w:sz w:val="24"/>
            <w:szCs w:val="24"/>
            <w:vertAlign w:val="superscript"/>
          </w:rPr>
          <w:t>, 2</w:t>
        </w:r>
      </w:ins>
      <w:del w:id="41" w:author="Jon Hennebold" w:date="2020-05-28T15:04:00Z">
        <w:r w:rsidR="00B54353" w:rsidRPr="00ED6BBA" w:rsidDel="00ED6BBA">
          <w:rPr>
            <w:sz w:val="24"/>
            <w:szCs w:val="24"/>
            <w:vertAlign w:val="superscript"/>
            <w:rPrChange w:id="42" w:author="Jon Hennebold" w:date="2020-05-28T14:56:00Z">
              <w:rPr>
                <w:vertAlign w:val="superscript"/>
              </w:rPr>
            </w:rPrChange>
          </w:rPr>
          <w:delText>a</w:delText>
        </w:r>
      </w:del>
    </w:p>
    <w:p w14:paraId="2EEF6077" w14:textId="77777777" w:rsidR="00A521CA" w:rsidRPr="00ED6BBA" w:rsidRDefault="00A521CA" w:rsidP="00056D06">
      <w:pPr>
        <w:rPr>
          <w:sz w:val="24"/>
          <w:szCs w:val="24"/>
          <w:vertAlign w:val="superscript"/>
          <w:rPrChange w:id="43" w:author="Jon Hennebold" w:date="2020-05-28T14:56:00Z">
            <w:rPr>
              <w:vertAlign w:val="superscript"/>
            </w:rPr>
          </w:rPrChange>
        </w:rPr>
      </w:pPr>
      <w:r w:rsidRPr="00ED6BBA">
        <w:rPr>
          <w:rStyle w:val="Emphasis"/>
          <w:color w:val="2A2A2A"/>
          <w:sz w:val="24"/>
          <w:szCs w:val="24"/>
          <w:bdr w:val="none" w:sz="0" w:space="0" w:color="auto" w:frame="1"/>
          <w:shd w:val="clear" w:color="auto" w:fill="FFFFFF"/>
          <w:rPrChange w:id="44" w:author="Jon Hennebold" w:date="2020-05-28T14:56:00Z">
            <w:rPr>
              <w:rStyle w:val="Emphasis"/>
              <w:color w:val="2A2A2A"/>
              <w:sz w:val="28"/>
              <w:szCs w:val="28"/>
              <w:bdr w:val="none" w:sz="0" w:space="0" w:color="auto" w:frame="1"/>
              <w:shd w:val="clear" w:color="auto" w:fill="FFFFFF"/>
            </w:rPr>
          </w:rPrChange>
        </w:rPr>
        <w:t>Authors and affiliations</w:t>
      </w:r>
      <w:r w:rsidRPr="00ED6BBA">
        <w:rPr>
          <w:color w:val="2A2A2A"/>
          <w:sz w:val="24"/>
          <w:szCs w:val="24"/>
          <w:shd w:val="clear" w:color="auto" w:fill="FFFFFF"/>
          <w:rPrChange w:id="45" w:author="Jon Hennebold" w:date="2020-05-28T14:56:00Z">
            <w:rPr>
              <w:color w:val="2A2A2A"/>
              <w:sz w:val="28"/>
              <w:szCs w:val="28"/>
              <w:shd w:val="clear" w:color="auto" w:fill="FFFFFF"/>
            </w:rPr>
          </w:rPrChange>
        </w:rPr>
        <w:t>. List all authors and provide the full name and location of each institution where work was performed. Do not use abbreviations and do not provide street addresses. Use superscript Arabic numerals to key the authors to their institutions.</w:t>
      </w:r>
    </w:p>
    <w:p w14:paraId="3054899A" w14:textId="77777777" w:rsidR="00A41E20" w:rsidRPr="00ED6BBA" w:rsidRDefault="00CA0F37" w:rsidP="00AA3962">
      <w:pPr>
        <w:pStyle w:val="Heading2-NoNumbers"/>
        <w:rPr>
          <w:szCs w:val="24"/>
        </w:rPr>
      </w:pPr>
      <w:r w:rsidRPr="00ED6BBA">
        <w:rPr>
          <w:szCs w:val="24"/>
        </w:rPr>
        <w:t>Affiliations:</w:t>
      </w:r>
    </w:p>
    <w:p w14:paraId="362FA0A7" w14:textId="46B80757" w:rsidR="00B54353" w:rsidRPr="008D4218" w:rsidRDefault="00ED6BBA" w:rsidP="008D4218">
      <w:pPr>
        <w:ind w:firstLine="0"/>
        <w:rPr>
          <w:sz w:val="24"/>
          <w:szCs w:val="24"/>
        </w:rPr>
      </w:pPr>
      <w:ins w:id="46" w:author="Jon Hennebold" w:date="2020-05-28T15:00:00Z">
        <w:r>
          <w:rPr>
            <w:sz w:val="24"/>
            <w:szCs w:val="24"/>
            <w:vertAlign w:val="superscript"/>
          </w:rPr>
          <w:t>1</w:t>
        </w:r>
      </w:ins>
      <w:del w:id="47" w:author="Jon Hennebold" w:date="2020-05-28T15:00:00Z">
        <w:r w:rsidR="00B54353" w:rsidRPr="00ED6BBA" w:rsidDel="00ED6BBA">
          <w:rPr>
            <w:sz w:val="24"/>
            <w:szCs w:val="24"/>
            <w:vertAlign w:val="superscript"/>
            <w:rPrChange w:id="48" w:author="Jon Hennebold" w:date="2020-05-28T14:56:00Z">
              <w:rPr>
                <w:vertAlign w:val="superscript"/>
              </w:rPr>
            </w:rPrChange>
          </w:rPr>
          <w:delText>a</w:delText>
        </w:r>
      </w:del>
      <w:r w:rsidR="00B54353" w:rsidRPr="00ED6BBA">
        <w:rPr>
          <w:sz w:val="24"/>
          <w:szCs w:val="24"/>
          <w:rPrChange w:id="49" w:author="Jon Hennebold" w:date="2020-05-28T14:56:00Z">
            <w:rPr/>
          </w:rPrChange>
        </w:rPr>
        <w:t xml:space="preserve"> Division of </w:t>
      </w:r>
      <w:r w:rsidR="00B54353" w:rsidRPr="008D4218">
        <w:rPr>
          <w:sz w:val="24"/>
          <w:szCs w:val="24"/>
        </w:rPr>
        <w:t xml:space="preserve">Reproductive </w:t>
      </w:r>
      <w:r w:rsidR="008D1CDD" w:rsidRPr="008D4218">
        <w:rPr>
          <w:sz w:val="24"/>
          <w:szCs w:val="24"/>
        </w:rPr>
        <w:t xml:space="preserve">&amp; </w:t>
      </w:r>
      <w:r w:rsidR="00B54353" w:rsidRPr="008D4218">
        <w:rPr>
          <w:sz w:val="24"/>
          <w:szCs w:val="24"/>
        </w:rPr>
        <w:t xml:space="preserve">Developmental Sciences, Oregon National Primate Research Center, Oregon Health </w:t>
      </w:r>
      <w:r w:rsidR="008D1CDD" w:rsidRPr="008D4218">
        <w:rPr>
          <w:sz w:val="24"/>
          <w:szCs w:val="24"/>
        </w:rPr>
        <w:t xml:space="preserve">&amp; </w:t>
      </w:r>
      <w:r w:rsidR="00B54353" w:rsidRPr="008D4218">
        <w:rPr>
          <w:sz w:val="24"/>
          <w:szCs w:val="24"/>
        </w:rPr>
        <w:t xml:space="preserve">Science </w:t>
      </w:r>
      <w:r w:rsidR="00A3497C" w:rsidRPr="008D4218">
        <w:rPr>
          <w:sz w:val="24"/>
          <w:szCs w:val="24"/>
        </w:rPr>
        <w:t>University</w:t>
      </w:r>
      <w:r>
        <w:rPr>
          <w:sz w:val="24"/>
          <w:szCs w:val="24"/>
        </w:rPr>
        <w:t>, Beaverton OR</w:t>
      </w:r>
    </w:p>
    <w:p w14:paraId="4D55FD74" w14:textId="6627AB85" w:rsidR="008D1CDD" w:rsidRPr="00ED6BBA" w:rsidRDefault="00ED6BBA">
      <w:pPr>
        <w:ind w:firstLine="0"/>
        <w:rPr>
          <w:sz w:val="24"/>
          <w:szCs w:val="24"/>
          <w:rPrChange w:id="50" w:author="Jon Hennebold" w:date="2020-05-28T14:56:00Z">
            <w:rPr/>
          </w:rPrChange>
        </w:rPr>
        <w:pPrChange w:id="51" w:author="Jon Hennebold" w:date="2020-05-28T15:01:00Z">
          <w:pPr/>
        </w:pPrChange>
      </w:pPr>
      <w:ins w:id="52" w:author="Jon Hennebold" w:date="2020-05-28T15:00:00Z">
        <w:r w:rsidRPr="00ED6BBA">
          <w:rPr>
            <w:sz w:val="24"/>
            <w:szCs w:val="24"/>
            <w:vertAlign w:val="superscript"/>
            <w:rPrChange w:id="53" w:author="Jon Hennebold" w:date="2020-05-28T15:01:00Z">
              <w:rPr>
                <w:sz w:val="24"/>
                <w:szCs w:val="24"/>
              </w:rPr>
            </w:rPrChange>
          </w:rPr>
          <w:t>2</w:t>
        </w:r>
      </w:ins>
      <w:ins w:id="54" w:author="Jon Hennebold" w:date="2020-05-28T14:26:00Z">
        <w:r w:rsidR="008D1CDD" w:rsidRPr="00ED6BBA">
          <w:rPr>
            <w:sz w:val="24"/>
            <w:szCs w:val="24"/>
            <w:rPrChange w:id="55" w:author="Jon Hennebold" w:date="2020-05-28T14:56:00Z">
              <w:rPr/>
            </w:rPrChange>
          </w:rPr>
          <w:t xml:space="preserve"> </w:t>
        </w:r>
      </w:ins>
      <w:r w:rsidR="008D1CDD" w:rsidRPr="00ED6BBA">
        <w:rPr>
          <w:sz w:val="24"/>
          <w:szCs w:val="24"/>
          <w:rPrChange w:id="56" w:author="Jon Hennebold" w:date="2020-05-28T14:56:00Z">
            <w:rPr/>
          </w:rPrChange>
        </w:rPr>
        <w:t>Department of Obstetrics &amp; G</w:t>
      </w:r>
      <w:r w:rsidR="007B2857" w:rsidRPr="00ED6BBA">
        <w:rPr>
          <w:sz w:val="24"/>
          <w:szCs w:val="24"/>
          <w:rPrChange w:id="57" w:author="Jon Hennebold" w:date="2020-05-28T14:56:00Z">
            <w:rPr/>
          </w:rPrChange>
        </w:rPr>
        <w:t>ynecology</w:t>
      </w:r>
      <w:r w:rsidRPr="00ED6BBA">
        <w:rPr>
          <w:sz w:val="24"/>
          <w:szCs w:val="24"/>
          <w:rPrChange w:id="58" w:author="Jon Hennebold" w:date="2020-05-28T14:56:00Z">
            <w:rPr/>
          </w:rPrChange>
        </w:rPr>
        <w:t xml:space="preserve">, </w:t>
      </w:r>
      <w:r w:rsidRPr="00A8036F">
        <w:rPr>
          <w:sz w:val="24"/>
          <w:szCs w:val="24"/>
        </w:rPr>
        <w:t>Oregon Health &amp; Science University</w:t>
      </w:r>
      <w:r>
        <w:rPr>
          <w:sz w:val="24"/>
          <w:szCs w:val="24"/>
        </w:rPr>
        <w:t>, Portland OR</w:t>
      </w:r>
    </w:p>
    <w:p w14:paraId="5C32F9FD" w14:textId="21354F1F" w:rsidR="00A41E20" w:rsidRPr="008D4218" w:rsidRDefault="00ED6BBA" w:rsidP="008D4218">
      <w:pPr>
        <w:ind w:firstLine="0"/>
        <w:rPr>
          <w:sz w:val="24"/>
          <w:szCs w:val="24"/>
        </w:rPr>
      </w:pPr>
      <w:ins w:id="59" w:author="Jon Hennebold" w:date="2020-05-28T15:00:00Z">
        <w:r>
          <w:rPr>
            <w:sz w:val="24"/>
            <w:szCs w:val="24"/>
            <w:vertAlign w:val="superscript"/>
          </w:rPr>
          <w:t>3</w:t>
        </w:r>
      </w:ins>
      <w:del w:id="60" w:author="Jon Hennebold" w:date="2020-05-28T15:00:00Z">
        <w:r w:rsidR="00CA0F37" w:rsidRPr="00ED6BBA" w:rsidDel="00ED6BBA">
          <w:rPr>
            <w:sz w:val="24"/>
            <w:szCs w:val="24"/>
            <w:vertAlign w:val="superscript"/>
            <w:rPrChange w:id="61" w:author="Jon Hennebold" w:date="2020-05-28T14:56:00Z">
              <w:rPr>
                <w:vertAlign w:val="superscript"/>
              </w:rPr>
            </w:rPrChange>
          </w:rPr>
          <w:delText>a</w:delText>
        </w:r>
      </w:del>
      <w:r w:rsidR="00CA0F37" w:rsidRPr="00ED6BBA">
        <w:rPr>
          <w:sz w:val="24"/>
          <w:szCs w:val="24"/>
          <w:vertAlign w:val="superscript"/>
          <w:rPrChange w:id="62" w:author="Jon Hennebold" w:date="2020-05-28T14:56:00Z">
            <w:rPr>
              <w:vertAlign w:val="superscript"/>
            </w:rPr>
          </w:rPrChange>
        </w:rPr>
        <w:t xml:space="preserve"> </w:t>
      </w:r>
      <w:r w:rsidR="00CA0F37" w:rsidRPr="00ED6BBA">
        <w:rPr>
          <w:sz w:val="24"/>
          <w:szCs w:val="24"/>
          <w:rPrChange w:id="63" w:author="Jon Hennebold" w:date="2020-05-28T14:56:00Z">
            <w:rPr/>
          </w:rPrChange>
        </w:rPr>
        <w:t>Olson Center for Women’s Health</w:t>
      </w:r>
      <w:r w:rsidR="00E55A4D" w:rsidRPr="00ED6BBA">
        <w:rPr>
          <w:sz w:val="24"/>
          <w:szCs w:val="24"/>
          <w:rPrChange w:id="64" w:author="Jon Hennebold" w:date="2020-05-28T14:56:00Z">
            <w:rPr/>
          </w:rPrChange>
        </w:rPr>
        <w:t xml:space="preserve">, Department of </w:t>
      </w:r>
      <w:r w:rsidR="00CA0F37" w:rsidRPr="008D4218">
        <w:rPr>
          <w:sz w:val="24"/>
          <w:szCs w:val="24"/>
        </w:rPr>
        <w:t xml:space="preserve">Obstetrics </w:t>
      </w:r>
      <w:r>
        <w:rPr>
          <w:sz w:val="24"/>
          <w:szCs w:val="24"/>
        </w:rPr>
        <w:t>&amp;</w:t>
      </w:r>
      <w:r w:rsidRPr="008D4218">
        <w:rPr>
          <w:sz w:val="24"/>
          <w:szCs w:val="24"/>
        </w:rPr>
        <w:t xml:space="preserve"> </w:t>
      </w:r>
      <w:r w:rsidR="00CA0F37" w:rsidRPr="008D4218">
        <w:rPr>
          <w:sz w:val="24"/>
          <w:szCs w:val="24"/>
        </w:rPr>
        <w:t>Gynecology, University of Nebraska Medical Center</w:t>
      </w:r>
      <w:r>
        <w:rPr>
          <w:sz w:val="24"/>
          <w:szCs w:val="24"/>
        </w:rPr>
        <w:t>, Omaha NE</w:t>
      </w:r>
    </w:p>
    <w:p w14:paraId="2AAD3827" w14:textId="7D6B8049" w:rsidR="0010508F" w:rsidRDefault="00ED6BBA" w:rsidP="006F5484">
      <w:pPr>
        <w:pStyle w:val="NoSpacing"/>
        <w:spacing w:line="360" w:lineRule="auto"/>
        <w:jc w:val="both"/>
        <w:rPr>
          <w:rFonts w:asciiTheme="minorHAnsi" w:hAnsiTheme="minorHAnsi" w:cstheme="minorHAnsi"/>
          <w:color w:val="000000"/>
          <w:sz w:val="24"/>
          <w:szCs w:val="24"/>
        </w:rPr>
      </w:pPr>
      <w:ins w:id="65" w:author="Jon Hennebold" w:date="2020-05-28T15:02:00Z">
        <w:r>
          <w:rPr>
            <w:rFonts w:asciiTheme="minorHAnsi" w:hAnsiTheme="minorHAnsi" w:cstheme="minorHAnsi"/>
            <w:color w:val="000000"/>
            <w:sz w:val="24"/>
            <w:szCs w:val="24"/>
            <w:vertAlign w:val="superscript"/>
          </w:rPr>
          <w:t>4</w:t>
        </w:r>
      </w:ins>
      <w:del w:id="66" w:author="Jon Hennebold" w:date="2020-05-28T15:02:00Z">
        <w:r w:rsidR="0010508F" w:rsidRPr="00ED6BBA" w:rsidDel="00ED6BBA">
          <w:rPr>
            <w:rFonts w:asciiTheme="minorHAnsi" w:hAnsiTheme="minorHAnsi" w:cstheme="minorHAnsi"/>
            <w:color w:val="000000"/>
            <w:sz w:val="24"/>
            <w:szCs w:val="24"/>
            <w:vertAlign w:val="superscript"/>
            <w:rPrChange w:id="67" w:author="Jon Hennebold" w:date="2020-05-28T14:56:00Z">
              <w:rPr>
                <w:rFonts w:asciiTheme="minorHAnsi" w:hAnsiTheme="minorHAnsi" w:cstheme="minorHAnsi"/>
                <w:color w:val="000000"/>
                <w:sz w:val="22"/>
                <w:szCs w:val="22"/>
                <w:vertAlign w:val="superscript"/>
              </w:rPr>
            </w:rPrChange>
          </w:rPr>
          <w:delText>c</w:delText>
        </w:r>
      </w:del>
      <w:r w:rsidR="0010508F" w:rsidRPr="00ED6BBA">
        <w:rPr>
          <w:rFonts w:asciiTheme="minorHAnsi" w:hAnsiTheme="minorHAnsi" w:cstheme="minorHAnsi"/>
          <w:color w:val="000000"/>
          <w:sz w:val="24"/>
          <w:szCs w:val="24"/>
          <w:vertAlign w:val="superscript"/>
          <w:rPrChange w:id="68" w:author="Jon Hennebold" w:date="2020-05-28T14:56:00Z">
            <w:rPr>
              <w:rFonts w:asciiTheme="minorHAnsi" w:hAnsiTheme="minorHAnsi" w:cstheme="minorHAnsi"/>
              <w:color w:val="000000"/>
              <w:sz w:val="22"/>
              <w:szCs w:val="22"/>
              <w:vertAlign w:val="superscript"/>
            </w:rPr>
          </w:rPrChange>
        </w:rPr>
        <w:t xml:space="preserve"> </w:t>
      </w:r>
      <w:r w:rsidR="0010508F" w:rsidRPr="00ED6BBA">
        <w:rPr>
          <w:rFonts w:asciiTheme="minorHAnsi" w:hAnsiTheme="minorHAnsi" w:cstheme="minorHAnsi"/>
          <w:color w:val="000000"/>
          <w:sz w:val="24"/>
          <w:szCs w:val="24"/>
          <w:rPrChange w:id="69" w:author="Jon Hennebold" w:date="2020-05-28T14:56:00Z">
            <w:rPr>
              <w:rFonts w:asciiTheme="minorHAnsi" w:hAnsiTheme="minorHAnsi" w:cstheme="minorHAnsi"/>
              <w:color w:val="000000"/>
              <w:sz w:val="22"/>
              <w:szCs w:val="22"/>
            </w:rPr>
          </w:rPrChange>
        </w:rPr>
        <w:t xml:space="preserve">Veterans Affairs </w:t>
      </w:r>
      <w:r w:rsidR="00634A5F" w:rsidRPr="00ED6BBA">
        <w:rPr>
          <w:rFonts w:asciiTheme="minorHAnsi" w:hAnsiTheme="minorHAnsi" w:cstheme="minorHAnsi"/>
          <w:color w:val="000000"/>
          <w:sz w:val="24"/>
          <w:szCs w:val="24"/>
          <w:rPrChange w:id="70" w:author="Jon Hennebold" w:date="2020-05-28T14:56:00Z">
            <w:rPr>
              <w:rFonts w:asciiTheme="minorHAnsi" w:hAnsiTheme="minorHAnsi" w:cstheme="minorHAnsi"/>
              <w:color w:val="000000"/>
              <w:sz w:val="22"/>
              <w:szCs w:val="22"/>
            </w:rPr>
          </w:rPrChange>
        </w:rPr>
        <w:t>Nebraska Western Iowa Health C</w:t>
      </w:r>
      <w:r w:rsidR="00E55A4D" w:rsidRPr="00ED6BBA">
        <w:rPr>
          <w:rFonts w:asciiTheme="minorHAnsi" w:hAnsiTheme="minorHAnsi" w:cstheme="minorHAnsi"/>
          <w:color w:val="000000"/>
          <w:sz w:val="24"/>
          <w:szCs w:val="24"/>
          <w:rPrChange w:id="71" w:author="Jon Hennebold" w:date="2020-05-28T14:56:00Z">
            <w:rPr>
              <w:rFonts w:asciiTheme="minorHAnsi" w:hAnsiTheme="minorHAnsi" w:cstheme="minorHAnsi"/>
              <w:color w:val="000000"/>
              <w:sz w:val="22"/>
              <w:szCs w:val="22"/>
            </w:rPr>
          </w:rPrChange>
        </w:rPr>
        <w:t xml:space="preserve">are </w:t>
      </w:r>
      <w:r w:rsidR="00E55A4D" w:rsidRPr="008D4218">
        <w:rPr>
          <w:rFonts w:asciiTheme="minorHAnsi" w:hAnsiTheme="minorHAnsi" w:cstheme="minorHAnsi"/>
          <w:color w:val="000000"/>
          <w:sz w:val="24"/>
          <w:szCs w:val="24"/>
        </w:rPr>
        <w:t>System</w:t>
      </w:r>
      <w:r>
        <w:rPr>
          <w:rFonts w:asciiTheme="minorHAnsi" w:hAnsiTheme="minorHAnsi" w:cstheme="minorHAnsi"/>
          <w:color w:val="000000"/>
          <w:sz w:val="24"/>
          <w:szCs w:val="24"/>
        </w:rPr>
        <w:t>, Omaha NE</w:t>
      </w:r>
    </w:p>
    <w:p w14:paraId="1172B9CD" w14:textId="7741369E" w:rsidR="00ED6BBA" w:rsidRPr="008D4218" w:rsidRDefault="00ED6BBA" w:rsidP="006F5484">
      <w:pPr>
        <w:pStyle w:val="NoSpacing"/>
        <w:spacing w:line="360" w:lineRule="auto"/>
        <w:jc w:val="both"/>
        <w:rPr>
          <w:rFonts w:asciiTheme="minorHAnsi" w:hAnsiTheme="minorHAnsi" w:cstheme="minorHAnsi"/>
          <w:color w:val="000000"/>
          <w:sz w:val="24"/>
          <w:szCs w:val="24"/>
        </w:rPr>
      </w:pPr>
      <w:r>
        <w:rPr>
          <w:rFonts w:asciiTheme="minorHAnsi" w:hAnsiTheme="minorHAnsi" w:cstheme="minorHAnsi"/>
          <w:color w:val="000000"/>
          <w:sz w:val="24"/>
          <w:szCs w:val="24"/>
        </w:rPr>
        <w:t xml:space="preserve">* Current Address: </w:t>
      </w:r>
      <w:r w:rsidR="008D4218">
        <w:rPr>
          <w:rFonts w:asciiTheme="minorHAnsi" w:hAnsiTheme="minorHAnsi" w:cstheme="minorHAnsi"/>
          <w:color w:val="000000"/>
          <w:sz w:val="24"/>
          <w:szCs w:val="24"/>
        </w:rPr>
        <w:t>Wyoming Public Health Laboratories, Cheyenne, WY</w:t>
      </w:r>
    </w:p>
    <w:p w14:paraId="524FF075" w14:textId="77777777" w:rsidR="00A41E20" w:rsidRPr="00DD75E7" w:rsidRDefault="00CA0F37" w:rsidP="00056D06">
      <w:pPr>
        <w:rPr>
          <w:lang w:val="fr-FR"/>
        </w:rPr>
      </w:pPr>
      <w:r w:rsidRPr="00DD75E7">
        <w:rPr>
          <w:lang w:val="fr-FR"/>
        </w:rPr>
        <w:br w:type="page"/>
      </w:r>
    </w:p>
    <w:p w14:paraId="5FC88C7F" w14:textId="77777777" w:rsidR="00A41E20" w:rsidRPr="00DD75E7" w:rsidRDefault="00CA0F37" w:rsidP="00AA3962">
      <w:pPr>
        <w:pStyle w:val="Heading2-NoNumbers"/>
      </w:pPr>
      <w:r w:rsidRPr="00DD75E7">
        <w:lastRenderedPageBreak/>
        <w:t>Footnotes:</w:t>
      </w:r>
    </w:p>
    <w:p w14:paraId="2BC2D5BB" w14:textId="48027F7F" w:rsidR="00A521CA" w:rsidRDefault="00A521CA" w:rsidP="00A521CA">
      <w:pPr>
        <w:shd w:val="clear" w:color="auto" w:fill="FFFFFF"/>
        <w:spacing w:beforeAutospacing="1" w:afterAutospacing="1" w:line="240" w:lineRule="auto"/>
        <w:ind w:firstLine="0"/>
        <w:textAlignment w:val="baseline"/>
        <w:rPr>
          <w:rFonts w:eastAsia="Times New Roman" w:cs="Times New Roman"/>
          <w:color w:val="2A2A2A"/>
          <w:sz w:val="28"/>
          <w:szCs w:val="28"/>
        </w:rPr>
      </w:pPr>
      <w:r w:rsidRPr="00A521CA">
        <w:rPr>
          <w:rFonts w:ascii="inherit" w:eastAsia="Times New Roman" w:hAnsi="inherit" w:cs="Times New Roman"/>
          <w:i/>
          <w:iCs/>
          <w:color w:val="2A2A2A"/>
          <w:sz w:val="28"/>
          <w:szCs w:val="28"/>
          <w:bdr w:val="none" w:sz="0" w:space="0" w:color="auto" w:frame="1"/>
        </w:rPr>
        <w:t>Grant support</w:t>
      </w:r>
      <w:r w:rsidRPr="00A521CA">
        <w:rPr>
          <w:rFonts w:eastAsia="Times New Roman" w:cs="Times New Roman"/>
          <w:color w:val="2A2A2A"/>
          <w:sz w:val="28"/>
          <w:szCs w:val="28"/>
        </w:rPr>
        <w:t>. In a footnote, indicate financial support including funding agency name(s) and grant or contract numbers where applicable.</w:t>
      </w:r>
    </w:p>
    <w:p w14:paraId="22E206DA" w14:textId="0CD203E3" w:rsidR="00870FB5" w:rsidRPr="00A521CA" w:rsidRDefault="00870FB5" w:rsidP="00A521CA">
      <w:pPr>
        <w:shd w:val="clear" w:color="auto" w:fill="FFFFFF"/>
        <w:spacing w:beforeAutospacing="1" w:afterAutospacing="1" w:line="240" w:lineRule="auto"/>
        <w:ind w:firstLine="0"/>
        <w:textAlignment w:val="baseline"/>
        <w:rPr>
          <w:rFonts w:eastAsia="Times New Roman" w:cs="Times New Roman"/>
          <w:color w:val="2A2A2A"/>
          <w:sz w:val="28"/>
          <w:szCs w:val="28"/>
        </w:rPr>
      </w:pPr>
      <w:r>
        <w:rPr>
          <w:rFonts w:eastAsia="Times New Roman" w:cs="Times New Roman"/>
          <w:color w:val="2A2A2A"/>
          <w:sz w:val="28"/>
          <w:szCs w:val="28"/>
        </w:rPr>
        <w:t xml:space="preserve">Funding was supported by </w:t>
      </w:r>
      <w:r w:rsidRPr="00870FB5">
        <w:rPr>
          <w:rFonts w:eastAsia="Times New Roman" w:cs="Times New Roman"/>
          <w:color w:val="2A2A2A"/>
          <w:sz w:val="28"/>
          <w:szCs w:val="28"/>
        </w:rPr>
        <w:t>P51OD011092</w:t>
      </w:r>
      <w:r>
        <w:rPr>
          <w:rFonts w:eastAsia="Times New Roman" w:cs="Times New Roman"/>
          <w:color w:val="2A2A2A"/>
          <w:sz w:val="28"/>
          <w:szCs w:val="28"/>
        </w:rPr>
        <w:t xml:space="preserve"> (JDH), </w:t>
      </w:r>
      <w:r w:rsidRPr="00870FB5">
        <w:rPr>
          <w:rFonts w:eastAsia="Times New Roman" w:cs="Times New Roman"/>
          <w:color w:val="2A2A2A"/>
          <w:sz w:val="28"/>
          <w:szCs w:val="28"/>
        </w:rPr>
        <w:t>R01HD020869</w:t>
      </w:r>
      <w:r>
        <w:rPr>
          <w:rFonts w:eastAsia="Times New Roman" w:cs="Times New Roman"/>
          <w:color w:val="2A2A2A"/>
          <w:sz w:val="28"/>
          <w:szCs w:val="28"/>
        </w:rPr>
        <w:t xml:space="preserve"> (JDH), and a Lalor </w:t>
      </w:r>
      <w:r w:rsidR="008D4218">
        <w:rPr>
          <w:rFonts w:eastAsia="Times New Roman" w:cs="Times New Roman"/>
          <w:color w:val="2A2A2A"/>
          <w:sz w:val="28"/>
          <w:szCs w:val="28"/>
        </w:rPr>
        <w:t xml:space="preserve">Foundation Postdoctoral </w:t>
      </w:r>
      <w:r>
        <w:rPr>
          <w:rFonts w:eastAsia="Times New Roman" w:cs="Times New Roman"/>
          <w:color w:val="2A2A2A"/>
          <w:sz w:val="28"/>
          <w:szCs w:val="28"/>
        </w:rPr>
        <w:t xml:space="preserve">Fellowship </w:t>
      </w:r>
      <w:r w:rsidR="008D4218">
        <w:rPr>
          <w:rFonts w:eastAsia="Times New Roman" w:cs="Times New Roman"/>
          <w:color w:val="2A2A2A"/>
          <w:sz w:val="28"/>
          <w:szCs w:val="28"/>
        </w:rPr>
        <w:t>(</w:t>
      </w:r>
      <w:r>
        <w:rPr>
          <w:rFonts w:eastAsia="Times New Roman" w:cs="Times New Roman"/>
          <w:color w:val="2A2A2A"/>
          <w:sz w:val="28"/>
          <w:szCs w:val="28"/>
        </w:rPr>
        <w:t>HAT</w:t>
      </w:r>
      <w:r w:rsidR="008D4218">
        <w:rPr>
          <w:rFonts w:eastAsia="Times New Roman" w:cs="Times New Roman"/>
          <w:color w:val="2A2A2A"/>
          <w:sz w:val="28"/>
          <w:szCs w:val="28"/>
        </w:rPr>
        <w:t>)</w:t>
      </w:r>
      <w:r>
        <w:rPr>
          <w:rFonts w:eastAsia="Times New Roman" w:cs="Times New Roman"/>
          <w:color w:val="2A2A2A"/>
          <w:sz w:val="28"/>
          <w:szCs w:val="28"/>
        </w:rPr>
        <w:t xml:space="preserve">. </w:t>
      </w:r>
      <w:r w:rsidR="001E0CC4">
        <w:rPr>
          <w:rFonts w:eastAsia="Times New Roman" w:cs="Times New Roman"/>
          <w:color w:val="2A2A2A"/>
          <w:sz w:val="28"/>
          <w:szCs w:val="28"/>
        </w:rPr>
        <w:t xml:space="preserve">The ONPRC Assisted Reproductive Technologies (ART) Core is also supported by </w:t>
      </w:r>
      <w:r w:rsidR="001E0CC4" w:rsidRPr="00870FB5">
        <w:rPr>
          <w:rFonts w:eastAsia="Times New Roman" w:cs="Times New Roman"/>
          <w:color w:val="2A2A2A"/>
          <w:sz w:val="28"/>
          <w:szCs w:val="28"/>
        </w:rPr>
        <w:t>P51OD011092</w:t>
      </w:r>
      <w:r w:rsidR="001E0CC4">
        <w:rPr>
          <w:rFonts w:eastAsia="Times New Roman" w:cs="Times New Roman"/>
          <w:color w:val="2A2A2A"/>
          <w:sz w:val="28"/>
          <w:szCs w:val="28"/>
        </w:rPr>
        <w:t>.</w:t>
      </w:r>
    </w:p>
    <w:p w14:paraId="6C8E287E" w14:textId="77777777" w:rsidR="00A521CA" w:rsidRPr="00A521CA" w:rsidRDefault="00A521CA" w:rsidP="00A521CA">
      <w:pPr>
        <w:shd w:val="clear" w:color="auto" w:fill="FFFFFF"/>
        <w:spacing w:beforeAutospacing="1" w:afterAutospacing="1" w:line="240" w:lineRule="auto"/>
        <w:ind w:firstLine="0"/>
        <w:textAlignment w:val="baseline"/>
        <w:rPr>
          <w:rFonts w:eastAsia="Times New Roman" w:cs="Times New Roman"/>
          <w:color w:val="2A2A2A"/>
          <w:sz w:val="28"/>
          <w:szCs w:val="28"/>
        </w:rPr>
      </w:pPr>
      <w:r w:rsidRPr="00A521CA">
        <w:rPr>
          <w:rFonts w:ascii="inherit" w:eastAsia="Times New Roman" w:hAnsi="inherit" w:cs="Times New Roman"/>
          <w:i/>
          <w:iCs/>
          <w:color w:val="2A2A2A"/>
          <w:sz w:val="28"/>
          <w:szCs w:val="28"/>
          <w:bdr w:val="none" w:sz="0" w:space="0" w:color="auto" w:frame="1"/>
        </w:rPr>
        <w:t>Correspondence</w:t>
      </w:r>
      <w:r w:rsidRPr="00A521CA">
        <w:rPr>
          <w:rFonts w:eastAsia="Times New Roman" w:cs="Times New Roman"/>
          <w:color w:val="2A2A2A"/>
          <w:sz w:val="28"/>
          <w:szCs w:val="28"/>
        </w:rPr>
        <w:t>. In a footnote, provide complete contact information including street address for the corresponding author.</w:t>
      </w:r>
    </w:p>
    <w:p w14:paraId="24B46781" w14:textId="4BF84337" w:rsidR="00A41E20" w:rsidRPr="001E0CC4" w:rsidRDefault="001E0CC4">
      <w:pPr>
        <w:ind w:firstLine="0"/>
        <w:rPr>
          <w:sz w:val="24"/>
          <w:szCs w:val="24"/>
          <w:rPrChange w:id="72" w:author="Jon Hennebold" w:date="2020-05-28T15:18:00Z">
            <w:rPr/>
          </w:rPrChange>
        </w:rPr>
        <w:pPrChange w:id="73" w:author="Jon Hennebold" w:date="2020-05-28T15:17:00Z">
          <w:pPr/>
        </w:pPrChange>
      </w:pPr>
      <w:r w:rsidRPr="001E0CC4">
        <w:rPr>
          <w:sz w:val="24"/>
          <w:szCs w:val="24"/>
          <w:rPrChange w:id="74" w:author="Jon Hennebold" w:date="2020-05-28T15:18:00Z">
            <w:rPr/>
          </w:rPrChange>
        </w:rPr>
        <w:t>Corresponding Author: Jon D. Hennebold, 505 NW 185</w:t>
      </w:r>
      <w:r w:rsidRPr="001E0CC4">
        <w:rPr>
          <w:sz w:val="24"/>
          <w:szCs w:val="24"/>
          <w:vertAlign w:val="superscript"/>
          <w:rPrChange w:id="75" w:author="Jon Hennebold" w:date="2020-05-28T15:18:00Z">
            <w:rPr/>
          </w:rPrChange>
        </w:rPr>
        <w:t>th</w:t>
      </w:r>
      <w:r w:rsidRPr="001E0CC4">
        <w:rPr>
          <w:sz w:val="24"/>
          <w:szCs w:val="24"/>
          <w:rPrChange w:id="76" w:author="Jon Hennebold" w:date="2020-05-28T15:18:00Z">
            <w:rPr/>
          </w:rPrChange>
        </w:rPr>
        <w:t xml:space="preserve"> Ave, Beaverton OR, 97006 email: henneboj@ohsu.edu</w:t>
      </w:r>
    </w:p>
    <w:p w14:paraId="37F391E9" w14:textId="77777777" w:rsidR="00102764" w:rsidRDefault="00176D68" w:rsidP="00AA3962">
      <w:pPr>
        <w:pStyle w:val="Heading2-NoNumbers"/>
      </w:pPr>
      <w:bookmarkStart w:id="77" w:name="_Hlk20400358"/>
      <w:bookmarkStart w:id="78" w:name="_Toc465190625"/>
      <w:bookmarkEnd w:id="0"/>
      <w:r>
        <w:t>Abbreviations:</w:t>
      </w:r>
    </w:p>
    <w:p w14:paraId="16316D84" w14:textId="77777777" w:rsidR="0027223B" w:rsidRPr="00DD75E7" w:rsidRDefault="0027223B"/>
    <w:bookmarkEnd w:id="77"/>
    <w:p w14:paraId="01431A94" w14:textId="77777777" w:rsidR="00A521CA" w:rsidRPr="00DD75E7" w:rsidRDefault="003730CF" w:rsidP="00A521CA">
      <w:pPr>
        <w:pStyle w:val="Heading2-NoNumbers"/>
      </w:pPr>
      <w:r w:rsidRPr="00DD75E7">
        <w:br w:type="page"/>
      </w:r>
      <w:bookmarkStart w:id="79" w:name="_30j0zll" w:colFirst="0" w:colLast="0"/>
      <w:bookmarkStart w:id="80" w:name="_1fob9te" w:colFirst="0" w:colLast="0"/>
      <w:bookmarkEnd w:id="79"/>
      <w:bookmarkEnd w:id="80"/>
      <w:r w:rsidR="00A521CA" w:rsidRPr="00DD75E7">
        <w:rPr>
          <w:rStyle w:val="Heading3Char"/>
          <w:rFonts w:cstheme="minorHAnsi"/>
          <w:b/>
          <w:sz w:val="22"/>
          <w:szCs w:val="22"/>
        </w:rPr>
        <w:lastRenderedPageBreak/>
        <w:t>Running Title:</w:t>
      </w:r>
      <w:r w:rsidR="00A521CA">
        <w:rPr>
          <w:rStyle w:val="Heading2Char"/>
          <w:i w:val="0"/>
        </w:rPr>
        <w:t xml:space="preserve"> </w:t>
      </w:r>
    </w:p>
    <w:p w14:paraId="065F4708" w14:textId="35FFDB0D" w:rsidR="00A521CA" w:rsidRDefault="00E95A5E" w:rsidP="00A521CA">
      <w:pPr>
        <w:pStyle w:val="NoSpacing"/>
        <w:spacing w:line="360" w:lineRule="auto"/>
        <w:jc w:val="both"/>
        <w:rPr>
          <w:rFonts w:asciiTheme="minorHAnsi" w:hAnsiTheme="minorHAnsi" w:cstheme="minorHAnsi"/>
          <w:sz w:val="22"/>
          <w:szCs w:val="22"/>
        </w:rPr>
      </w:pPr>
      <w:r>
        <w:rPr>
          <w:rFonts w:asciiTheme="minorHAnsi" w:hAnsiTheme="minorHAnsi" w:cstheme="minorHAnsi"/>
          <w:sz w:val="22"/>
          <w:szCs w:val="22"/>
        </w:rPr>
        <w:t>Regulation of granulosa cell LIF synthesis</w:t>
      </w:r>
    </w:p>
    <w:p w14:paraId="1034B848" w14:textId="77777777" w:rsidR="00A521CA" w:rsidRPr="00DD75E7" w:rsidRDefault="00A521CA" w:rsidP="00A521CA">
      <w:pPr>
        <w:pStyle w:val="NoSpacing"/>
        <w:spacing w:line="360" w:lineRule="auto"/>
        <w:jc w:val="both"/>
        <w:rPr>
          <w:rFonts w:asciiTheme="minorHAnsi" w:hAnsiTheme="minorHAnsi" w:cstheme="minorHAnsi"/>
          <w:sz w:val="22"/>
          <w:szCs w:val="22"/>
        </w:rPr>
      </w:pPr>
      <w:r>
        <w:rPr>
          <w:rStyle w:val="Emphasis"/>
          <w:color w:val="2A2A2A"/>
          <w:sz w:val="28"/>
          <w:szCs w:val="28"/>
          <w:bdr w:val="none" w:sz="0" w:space="0" w:color="auto" w:frame="1"/>
          <w:shd w:val="clear" w:color="auto" w:fill="FFFFFF"/>
        </w:rPr>
        <w:t>Running title</w:t>
      </w:r>
      <w:r>
        <w:rPr>
          <w:color w:val="2A2A2A"/>
          <w:sz w:val="28"/>
          <w:szCs w:val="28"/>
          <w:shd w:val="clear" w:color="auto" w:fill="FFFFFF"/>
        </w:rPr>
        <w:t>. Provide an abbreviated title (maximum 50 characters including spaces). This will appear on each published page of the article.</w:t>
      </w:r>
    </w:p>
    <w:p w14:paraId="518E4DDF" w14:textId="77777777" w:rsidR="00A521CA" w:rsidRDefault="00A521CA" w:rsidP="00A521CA">
      <w:pPr>
        <w:pStyle w:val="Heading2-NoNumbers"/>
      </w:pPr>
      <w:r>
        <w:t>Summary sentence</w:t>
      </w:r>
    </w:p>
    <w:p w14:paraId="5B4E48EC" w14:textId="77777777" w:rsidR="00A521CA" w:rsidRDefault="00A521CA" w:rsidP="00A521CA">
      <w:r>
        <w:rPr>
          <w:rStyle w:val="Emphasis"/>
          <w:color w:val="2A2A2A"/>
          <w:sz w:val="28"/>
          <w:szCs w:val="28"/>
          <w:bdr w:val="none" w:sz="0" w:space="0" w:color="auto" w:frame="1"/>
          <w:shd w:val="clear" w:color="auto" w:fill="FFFFFF"/>
        </w:rPr>
        <w:t>Summary sentence</w:t>
      </w:r>
      <w:r>
        <w:rPr>
          <w:color w:val="2A2A2A"/>
          <w:sz w:val="28"/>
          <w:szCs w:val="28"/>
          <w:shd w:val="clear" w:color="auto" w:fill="FFFFFF"/>
        </w:rPr>
        <w:t>. Provide a one-sentence statement (maximum 250 characters including spaces) of the key finding reported in the manuscript. Avoid phrases such as "this paper demonstrates…" or "we show that…". This will appear in the Table of Contents and beneath the abstract in the published article.</w:t>
      </w:r>
    </w:p>
    <w:p w14:paraId="65505AC7" w14:textId="77777777" w:rsidR="00A521CA" w:rsidRPr="00DD75E7" w:rsidRDefault="00A521CA" w:rsidP="00A521CA">
      <w:pPr>
        <w:pStyle w:val="Heading2-NoNumbers"/>
      </w:pPr>
      <w:r w:rsidRPr="00DD75E7">
        <w:t xml:space="preserve">Keywords: </w:t>
      </w:r>
    </w:p>
    <w:p w14:paraId="56B7645A" w14:textId="77777777" w:rsidR="00A521CA" w:rsidRPr="00DD75E7" w:rsidRDefault="00A521CA" w:rsidP="00A521CA">
      <w:r>
        <w:rPr>
          <w:rStyle w:val="Emphasis"/>
          <w:color w:val="2A2A2A"/>
          <w:sz w:val="28"/>
          <w:szCs w:val="28"/>
          <w:bdr w:val="none" w:sz="0" w:space="0" w:color="auto" w:frame="1"/>
          <w:shd w:val="clear" w:color="auto" w:fill="FFFFFF"/>
        </w:rPr>
        <w:t>Keywords</w:t>
      </w:r>
      <w:r>
        <w:rPr>
          <w:color w:val="2A2A2A"/>
          <w:sz w:val="28"/>
          <w:szCs w:val="28"/>
          <w:shd w:val="clear" w:color="auto" w:fill="FFFFFF"/>
        </w:rPr>
        <w:t>. Supply up to 10 keywords that are relevant to the work reported in the manuscript. </w:t>
      </w:r>
      <w:r w:rsidRPr="00DD75E7">
        <w:br w:type="page"/>
      </w:r>
    </w:p>
    <w:p w14:paraId="5491A54A" w14:textId="77777777" w:rsidR="00A41E20" w:rsidRDefault="00CA0F37">
      <w:pPr>
        <w:pStyle w:val="Heading1"/>
        <w:rPr>
          <w:rStyle w:val="Heading1Char"/>
          <w:rFonts w:cstheme="minorHAnsi"/>
          <w:b/>
          <w:szCs w:val="22"/>
        </w:rPr>
      </w:pPr>
      <w:r w:rsidRPr="00176D68">
        <w:rPr>
          <w:rStyle w:val="Heading1Char"/>
          <w:rFonts w:cstheme="minorHAnsi"/>
          <w:b/>
          <w:szCs w:val="22"/>
        </w:rPr>
        <w:lastRenderedPageBreak/>
        <w:t>Abstract</w:t>
      </w:r>
      <w:bookmarkEnd w:id="78"/>
      <w:r w:rsidRPr="00176D68">
        <w:rPr>
          <w:rStyle w:val="Heading1Char"/>
          <w:rFonts w:cstheme="minorHAnsi"/>
          <w:b/>
          <w:szCs w:val="22"/>
        </w:rPr>
        <w:t xml:space="preserve"> </w:t>
      </w:r>
      <w:r w:rsidR="00A521CA">
        <w:rPr>
          <w:rStyle w:val="Heading1Char"/>
          <w:rFonts w:cstheme="minorHAnsi"/>
          <w:b/>
          <w:szCs w:val="22"/>
        </w:rPr>
        <w:t>(250 words)</w:t>
      </w:r>
    </w:p>
    <w:p w14:paraId="6C926105" w14:textId="0CD2EE19" w:rsidR="00A65DA7" w:rsidRPr="009605DE" w:rsidRDefault="00594C12" w:rsidP="00A65DA7">
      <w:pPr>
        <w:rPr>
          <w:sz w:val="24"/>
          <w:szCs w:val="24"/>
          <w:rPrChange w:id="81" w:author="Jon Hennebold" w:date="2020-05-28T15:21:00Z">
            <w:rPr/>
          </w:rPrChange>
        </w:rPr>
      </w:pPr>
      <w:r w:rsidRPr="009605DE">
        <w:rPr>
          <w:sz w:val="24"/>
          <w:szCs w:val="24"/>
          <w:rPrChange w:id="82" w:author="Jon Hennebold" w:date="2020-05-28T15:21:00Z">
            <w:rPr/>
          </w:rPrChange>
        </w:rPr>
        <w:t xml:space="preserve">Leukemia inhibitory factor (LIF) is required for rhesus macaque ovulation. However, it is unclear </w:t>
      </w:r>
      <w:r w:rsidR="00425F89">
        <w:rPr>
          <w:sz w:val="24"/>
          <w:szCs w:val="24"/>
        </w:rPr>
        <w:t>which</w:t>
      </w:r>
      <w:r w:rsidR="009605DE">
        <w:rPr>
          <w:sz w:val="24"/>
          <w:szCs w:val="24"/>
        </w:rPr>
        <w:t xml:space="preserve"> cells within the ovarian follicle produce </w:t>
      </w:r>
      <w:r w:rsidRPr="009605DE">
        <w:rPr>
          <w:sz w:val="24"/>
          <w:szCs w:val="24"/>
          <w:rPrChange w:id="83" w:author="Jon Hennebold" w:date="2020-05-28T15:21:00Z">
            <w:rPr/>
          </w:rPrChange>
        </w:rPr>
        <w:t xml:space="preserve">LIF </w:t>
      </w:r>
      <w:r w:rsidR="009605DE">
        <w:rPr>
          <w:sz w:val="24"/>
          <w:szCs w:val="24"/>
        </w:rPr>
        <w:t>and what factors control its synthesis</w:t>
      </w:r>
      <w:r w:rsidRPr="009605DE">
        <w:rPr>
          <w:sz w:val="24"/>
          <w:szCs w:val="24"/>
          <w:rPrChange w:id="84" w:author="Jon Hennebold" w:date="2020-05-28T15:21:00Z">
            <w:rPr/>
          </w:rPrChange>
        </w:rPr>
        <w:t xml:space="preserve">. </w:t>
      </w:r>
      <w:r w:rsidR="00DE7FB9" w:rsidRPr="009605DE">
        <w:rPr>
          <w:sz w:val="24"/>
          <w:szCs w:val="24"/>
          <w:rPrChange w:id="85" w:author="Jon Hennebold" w:date="2020-05-28T15:21:00Z">
            <w:rPr/>
          </w:rPrChange>
        </w:rPr>
        <w:t xml:space="preserve">Rhesus ovaries collected </w:t>
      </w:r>
      <w:r w:rsidR="00425F89">
        <w:rPr>
          <w:sz w:val="24"/>
          <w:szCs w:val="24"/>
        </w:rPr>
        <w:t>prior to</w:t>
      </w:r>
      <w:r w:rsidR="00425F89" w:rsidRPr="009605DE">
        <w:rPr>
          <w:sz w:val="24"/>
          <w:szCs w:val="24"/>
          <w:rPrChange w:id="86" w:author="Jon Hennebold" w:date="2020-05-28T15:21:00Z">
            <w:rPr/>
          </w:rPrChange>
        </w:rPr>
        <w:t xml:space="preserve"> </w:t>
      </w:r>
      <w:r w:rsidR="00425F89">
        <w:rPr>
          <w:sz w:val="24"/>
          <w:szCs w:val="24"/>
        </w:rPr>
        <w:t>(</w:t>
      </w:r>
      <w:r w:rsidR="00DE7FB9" w:rsidRPr="009605DE">
        <w:rPr>
          <w:sz w:val="24"/>
          <w:szCs w:val="24"/>
          <w:rPrChange w:id="87" w:author="Jon Hennebold" w:date="2020-05-28T15:21:00Z">
            <w:rPr/>
          </w:rPrChange>
        </w:rPr>
        <w:t>0</w:t>
      </w:r>
      <w:r w:rsidR="008D4218">
        <w:rPr>
          <w:sz w:val="24"/>
          <w:szCs w:val="24"/>
        </w:rPr>
        <w:t xml:space="preserve"> h) or</w:t>
      </w:r>
      <w:r w:rsidR="00DE7FB9" w:rsidRPr="009605DE">
        <w:rPr>
          <w:sz w:val="24"/>
          <w:szCs w:val="24"/>
          <w:rPrChange w:id="88" w:author="Jon Hennebold" w:date="2020-05-28T15:21:00Z">
            <w:rPr/>
          </w:rPrChange>
        </w:rPr>
        <w:t xml:space="preserve"> </w:t>
      </w:r>
      <w:r w:rsidR="0067447E">
        <w:rPr>
          <w:sz w:val="24"/>
          <w:szCs w:val="24"/>
        </w:rPr>
        <w:t xml:space="preserve">12, </w:t>
      </w:r>
      <w:r w:rsidR="00DE7FB9" w:rsidRPr="009605DE">
        <w:rPr>
          <w:sz w:val="24"/>
          <w:szCs w:val="24"/>
          <w:rPrChange w:id="89" w:author="Jon Hennebold" w:date="2020-05-28T15:21:00Z">
            <w:rPr/>
          </w:rPrChange>
        </w:rPr>
        <w:t>24</w:t>
      </w:r>
      <w:r w:rsidR="0067447E">
        <w:rPr>
          <w:sz w:val="24"/>
          <w:szCs w:val="24"/>
        </w:rPr>
        <w:t>,</w:t>
      </w:r>
      <w:r w:rsidR="00DE7FB9" w:rsidRPr="009605DE">
        <w:rPr>
          <w:sz w:val="24"/>
          <w:szCs w:val="24"/>
          <w:rPrChange w:id="90" w:author="Jon Hennebold" w:date="2020-05-28T15:21:00Z">
            <w:rPr/>
          </w:rPrChange>
        </w:rPr>
        <w:t xml:space="preserve"> and 36 h </w:t>
      </w:r>
      <w:r w:rsidR="00425F89">
        <w:rPr>
          <w:sz w:val="24"/>
          <w:szCs w:val="24"/>
        </w:rPr>
        <w:t>after</w:t>
      </w:r>
      <w:r w:rsidR="00DE7FB9" w:rsidRPr="009605DE">
        <w:rPr>
          <w:sz w:val="24"/>
          <w:szCs w:val="24"/>
          <w:rPrChange w:id="91" w:author="Jon Hennebold" w:date="2020-05-28T15:21:00Z">
            <w:rPr/>
          </w:rPrChange>
        </w:rPr>
        <w:t xml:space="preserve"> </w:t>
      </w:r>
      <w:r w:rsidR="005A7B41">
        <w:rPr>
          <w:sz w:val="24"/>
          <w:szCs w:val="24"/>
        </w:rPr>
        <w:t xml:space="preserve">receiving an ovulatory bolus of </w:t>
      </w:r>
      <w:r w:rsidR="00A65DA7" w:rsidRPr="009605DE">
        <w:rPr>
          <w:sz w:val="24"/>
          <w:szCs w:val="24"/>
          <w:rPrChange w:id="92" w:author="Jon Hennebold" w:date="2020-05-28T15:21:00Z">
            <w:rPr/>
          </w:rPrChange>
        </w:rPr>
        <w:t>human chorionic gonadotropin</w:t>
      </w:r>
      <w:r w:rsidR="005A7B41">
        <w:rPr>
          <w:sz w:val="24"/>
          <w:szCs w:val="24"/>
        </w:rPr>
        <w:t xml:space="preserve"> (</w:t>
      </w:r>
      <w:proofErr w:type="gramStart"/>
      <w:r w:rsidR="005A7B41">
        <w:rPr>
          <w:sz w:val="24"/>
          <w:szCs w:val="24"/>
        </w:rPr>
        <w:t>hCG</w:t>
      </w:r>
      <w:proofErr w:type="gramEnd"/>
      <w:r w:rsidR="00A65DA7" w:rsidRPr="009605DE">
        <w:rPr>
          <w:sz w:val="24"/>
          <w:szCs w:val="24"/>
          <w:rPrChange w:id="93" w:author="Jon Hennebold" w:date="2020-05-28T15:21:00Z">
            <w:rPr/>
          </w:rPrChange>
        </w:rPr>
        <w:t xml:space="preserve">) </w:t>
      </w:r>
      <w:r w:rsidR="00DE7FB9" w:rsidRPr="009605DE">
        <w:rPr>
          <w:sz w:val="24"/>
          <w:szCs w:val="24"/>
          <w:rPrChange w:id="94" w:author="Jon Hennebold" w:date="2020-05-28T15:21:00Z">
            <w:rPr/>
          </w:rPrChange>
        </w:rPr>
        <w:t xml:space="preserve">were assessed by </w:t>
      </w:r>
      <w:proofErr w:type="spellStart"/>
      <w:r w:rsidR="00DE7FB9" w:rsidRPr="009605DE">
        <w:rPr>
          <w:sz w:val="24"/>
          <w:szCs w:val="24"/>
          <w:rPrChange w:id="95" w:author="Jon Hennebold" w:date="2020-05-28T15:21:00Z">
            <w:rPr/>
          </w:rPrChange>
        </w:rPr>
        <w:t>RNAScope</w:t>
      </w:r>
      <w:proofErr w:type="spellEnd"/>
      <w:r w:rsidR="00DE7FB9" w:rsidRPr="009605DE">
        <w:rPr>
          <w:sz w:val="24"/>
          <w:szCs w:val="24"/>
          <w:rPrChange w:id="96" w:author="Jon Hennebold" w:date="2020-05-28T15:21:00Z">
            <w:rPr/>
          </w:rPrChange>
        </w:rPr>
        <w:t xml:space="preserve"> </w:t>
      </w:r>
      <w:r w:rsidR="005A7B41">
        <w:rPr>
          <w:sz w:val="24"/>
          <w:szCs w:val="24"/>
        </w:rPr>
        <w:t xml:space="preserve">to determine </w:t>
      </w:r>
      <w:r w:rsidR="00DE7FB9" w:rsidRPr="009605DE">
        <w:rPr>
          <w:sz w:val="24"/>
          <w:szCs w:val="24"/>
          <w:rPrChange w:id="97" w:author="Jon Hennebold" w:date="2020-05-28T15:21:00Z">
            <w:rPr/>
          </w:rPrChange>
        </w:rPr>
        <w:t>LIF mRNA</w:t>
      </w:r>
      <w:r w:rsidR="005A7B41">
        <w:rPr>
          <w:sz w:val="24"/>
          <w:szCs w:val="24"/>
        </w:rPr>
        <w:t xml:space="preserve"> cellular localization</w:t>
      </w:r>
      <w:r w:rsidR="005A3588" w:rsidRPr="009605DE">
        <w:rPr>
          <w:sz w:val="24"/>
          <w:szCs w:val="24"/>
          <w:rPrChange w:id="98" w:author="Jon Hennebold" w:date="2020-05-28T15:21:00Z">
            <w:rPr/>
          </w:rPrChange>
        </w:rPr>
        <w:t xml:space="preserve">. </w:t>
      </w:r>
      <w:r w:rsidR="005A7B41">
        <w:rPr>
          <w:sz w:val="24"/>
          <w:szCs w:val="24"/>
        </w:rPr>
        <w:t>M</w:t>
      </w:r>
      <w:r w:rsidR="00DE7FB9" w:rsidRPr="009605DE">
        <w:rPr>
          <w:sz w:val="24"/>
          <w:szCs w:val="24"/>
          <w:rPrChange w:id="99" w:author="Jon Hennebold" w:date="2020-05-28T15:21:00Z">
            <w:rPr/>
          </w:rPrChange>
        </w:rPr>
        <w:t>edia was assessed for LIF, vascular endothelial growth factor</w:t>
      </w:r>
      <w:r w:rsidR="005A7B41">
        <w:rPr>
          <w:sz w:val="24"/>
          <w:szCs w:val="24"/>
        </w:rPr>
        <w:t xml:space="preserve"> (VEGF)</w:t>
      </w:r>
      <w:r w:rsidR="00DE7FB9" w:rsidRPr="009605DE">
        <w:rPr>
          <w:sz w:val="24"/>
          <w:szCs w:val="24"/>
          <w:rPrChange w:id="100" w:author="Jon Hennebold" w:date="2020-05-28T15:21:00Z">
            <w:rPr/>
          </w:rPrChange>
        </w:rPr>
        <w:t xml:space="preserve">, and </w:t>
      </w:r>
      <w:r w:rsidR="005A7B41" w:rsidRPr="009605DE">
        <w:rPr>
          <w:sz w:val="24"/>
          <w:szCs w:val="24"/>
          <w:rPrChange w:id="101" w:author="Jon Hennebold" w:date="2020-05-28T15:21:00Z">
            <w:rPr/>
          </w:rPrChange>
        </w:rPr>
        <w:t>progesterone</w:t>
      </w:r>
      <w:r w:rsidR="005A7B41">
        <w:rPr>
          <w:sz w:val="24"/>
          <w:szCs w:val="24"/>
        </w:rPr>
        <w:t xml:space="preserve"> (P4) </w:t>
      </w:r>
      <w:r w:rsidR="00DE7FB9" w:rsidRPr="009605DE">
        <w:rPr>
          <w:sz w:val="24"/>
          <w:szCs w:val="24"/>
          <w:rPrChange w:id="102" w:author="Jon Hennebold" w:date="2020-05-28T15:21:00Z">
            <w:rPr/>
          </w:rPrChange>
        </w:rPr>
        <w:t xml:space="preserve">after </w:t>
      </w:r>
      <w:r w:rsidR="005A7B41">
        <w:rPr>
          <w:sz w:val="24"/>
          <w:szCs w:val="24"/>
        </w:rPr>
        <w:t xml:space="preserve">treating </w:t>
      </w:r>
      <w:r w:rsidR="00DE7FB9" w:rsidRPr="009605DE">
        <w:rPr>
          <w:sz w:val="24"/>
          <w:szCs w:val="24"/>
          <w:rPrChange w:id="103" w:author="Jon Hennebold" w:date="2020-05-28T15:21:00Z">
            <w:rPr/>
          </w:rPrChange>
        </w:rPr>
        <w:t xml:space="preserve">rhesus </w:t>
      </w:r>
      <w:r w:rsidR="005A7B41">
        <w:rPr>
          <w:sz w:val="24"/>
          <w:szCs w:val="24"/>
        </w:rPr>
        <w:t xml:space="preserve">macaque </w:t>
      </w:r>
      <w:r w:rsidR="00DE7FB9" w:rsidRPr="009605DE">
        <w:rPr>
          <w:sz w:val="24"/>
          <w:szCs w:val="24"/>
          <w:rPrChange w:id="104" w:author="Jon Hennebold" w:date="2020-05-28T15:21:00Z">
            <w:rPr/>
          </w:rPrChange>
        </w:rPr>
        <w:t xml:space="preserve">non-luteinized and luteinized granulosa cells and KGN cells, a steroidogenic human granulosa-like tumor cell. Culture treatments included </w:t>
      </w:r>
      <w:proofErr w:type="gramStart"/>
      <w:r w:rsidR="00DE7FB9" w:rsidRPr="009605DE">
        <w:rPr>
          <w:sz w:val="24"/>
          <w:szCs w:val="24"/>
          <w:rPrChange w:id="105" w:author="Jon Hennebold" w:date="2020-05-28T15:21:00Z">
            <w:rPr/>
          </w:rPrChange>
        </w:rPr>
        <w:t>hCG</w:t>
      </w:r>
      <w:proofErr w:type="gramEnd"/>
      <w:r w:rsidR="00DE7FB9" w:rsidRPr="009605DE">
        <w:rPr>
          <w:sz w:val="24"/>
          <w:szCs w:val="24"/>
          <w:rPrChange w:id="106" w:author="Jon Hennebold" w:date="2020-05-28T15:21:00Z">
            <w:rPr/>
          </w:rPrChange>
        </w:rPr>
        <w:t xml:space="preserve"> (0, 40 IU/mL)</w:t>
      </w:r>
      <w:r w:rsidR="005A7B41">
        <w:rPr>
          <w:sz w:val="24"/>
          <w:szCs w:val="24"/>
        </w:rPr>
        <w:t xml:space="preserve"> alone or with</w:t>
      </w:r>
      <w:r w:rsidR="00DE7FB9" w:rsidRPr="009605DE">
        <w:rPr>
          <w:sz w:val="24"/>
          <w:szCs w:val="24"/>
          <w:rPrChange w:id="107" w:author="Jon Hennebold" w:date="2020-05-28T15:21:00Z">
            <w:rPr/>
          </w:rPrChange>
        </w:rPr>
        <w:t xml:space="preserve"> </w:t>
      </w:r>
      <w:r w:rsidR="005A7B41">
        <w:rPr>
          <w:sz w:val="24"/>
          <w:szCs w:val="24"/>
        </w:rPr>
        <w:t xml:space="preserve">varying concentrations of follicle stimulating hormone (FSH; </w:t>
      </w:r>
      <w:r w:rsidR="00DE7FB9" w:rsidRPr="009605DE">
        <w:rPr>
          <w:sz w:val="24"/>
          <w:szCs w:val="24"/>
          <w:rPrChange w:id="108" w:author="Jon Hennebold" w:date="2020-05-28T15:21:00Z">
            <w:rPr/>
          </w:rPrChange>
        </w:rPr>
        <w:t xml:space="preserve">8.2, or 40 </w:t>
      </w:r>
      <w:proofErr w:type="spellStart"/>
      <w:r w:rsidR="00DE7FB9" w:rsidRPr="009605DE">
        <w:rPr>
          <w:sz w:val="24"/>
          <w:szCs w:val="24"/>
          <w:rPrChange w:id="109" w:author="Jon Hennebold" w:date="2020-05-28T15:21:00Z">
            <w:rPr/>
          </w:rPrChange>
        </w:rPr>
        <w:t>mIU</w:t>
      </w:r>
      <w:proofErr w:type="spellEnd"/>
      <w:r w:rsidR="00DE7FB9" w:rsidRPr="009605DE">
        <w:rPr>
          <w:sz w:val="24"/>
          <w:szCs w:val="24"/>
          <w:rPrChange w:id="110" w:author="Jon Hennebold" w:date="2020-05-28T15:21:00Z">
            <w:rPr/>
          </w:rPrChange>
        </w:rPr>
        <w:t>/mL</w:t>
      </w:r>
      <w:r w:rsidR="005A7B41" w:rsidRPr="009605DE">
        <w:rPr>
          <w:sz w:val="24"/>
          <w:szCs w:val="24"/>
          <w:rPrChange w:id="111" w:author="Jon Hennebold" w:date="2020-05-28T15:21:00Z">
            <w:rPr/>
          </w:rPrChange>
        </w:rPr>
        <w:t>)</w:t>
      </w:r>
      <w:r w:rsidR="005A7B41">
        <w:rPr>
          <w:sz w:val="24"/>
          <w:szCs w:val="24"/>
        </w:rPr>
        <w:t>. The different treatments were incubated in the presence of low and high o</w:t>
      </w:r>
      <w:r w:rsidR="00DE7FB9" w:rsidRPr="009605DE">
        <w:rPr>
          <w:sz w:val="24"/>
          <w:szCs w:val="24"/>
          <w:rPrChange w:id="112" w:author="Jon Hennebold" w:date="2020-05-28T15:21:00Z">
            <w:rPr/>
          </w:rPrChange>
        </w:rPr>
        <w:t>xygen</w:t>
      </w:r>
      <w:r w:rsidR="005A7B41">
        <w:rPr>
          <w:sz w:val="24"/>
          <w:szCs w:val="24"/>
        </w:rPr>
        <w:t xml:space="preserve"> concentrations</w:t>
      </w:r>
      <w:r w:rsidR="00DE7FB9" w:rsidRPr="009605DE">
        <w:rPr>
          <w:sz w:val="24"/>
          <w:szCs w:val="24"/>
          <w:rPrChange w:id="113" w:author="Jon Hennebold" w:date="2020-05-28T15:21:00Z">
            <w:rPr/>
          </w:rPrChange>
        </w:rPr>
        <w:t xml:space="preserve"> (1%, or 20%</w:t>
      </w:r>
      <w:r w:rsidR="005A7B41">
        <w:rPr>
          <w:sz w:val="24"/>
          <w:szCs w:val="24"/>
        </w:rPr>
        <w:t>, respectively</w:t>
      </w:r>
      <w:r w:rsidR="00DE7FB9" w:rsidRPr="009605DE">
        <w:rPr>
          <w:sz w:val="24"/>
          <w:szCs w:val="24"/>
          <w:rPrChange w:id="114" w:author="Jon Hennebold" w:date="2020-05-28T15:21:00Z">
            <w:rPr/>
          </w:rPrChange>
        </w:rPr>
        <w:t>)</w:t>
      </w:r>
      <w:r w:rsidR="005A7B41">
        <w:rPr>
          <w:sz w:val="24"/>
          <w:szCs w:val="24"/>
        </w:rPr>
        <w:t>.</w:t>
      </w:r>
      <w:r w:rsidR="00DE7FB9" w:rsidRPr="009605DE">
        <w:rPr>
          <w:sz w:val="24"/>
          <w:szCs w:val="24"/>
          <w:rPrChange w:id="115" w:author="Jon Hennebold" w:date="2020-05-28T15:21:00Z">
            <w:rPr/>
          </w:rPrChange>
        </w:rPr>
        <w:t xml:space="preserve"> LIF (0, or 1 ng/mL for luteinized granulosa cells), and </w:t>
      </w:r>
      <w:proofErr w:type="spellStart"/>
      <w:r w:rsidR="00DE7FB9" w:rsidRPr="009605DE">
        <w:rPr>
          <w:sz w:val="24"/>
          <w:szCs w:val="24"/>
          <w:rPrChange w:id="116" w:author="Jon Hennebold" w:date="2020-05-28T15:21:00Z">
            <w:rPr/>
          </w:rPrChange>
        </w:rPr>
        <w:t>forskolin</w:t>
      </w:r>
      <w:proofErr w:type="spellEnd"/>
      <w:r w:rsidR="00DE7FB9" w:rsidRPr="009605DE">
        <w:rPr>
          <w:sz w:val="24"/>
          <w:szCs w:val="24"/>
          <w:rPrChange w:id="117" w:author="Jon Hennebold" w:date="2020-05-28T15:21:00Z">
            <w:rPr/>
          </w:rPrChange>
        </w:rPr>
        <w:t xml:space="preserve"> (0, 1 </w:t>
      </w:r>
      <w:r w:rsidR="00DE7FB9" w:rsidRPr="009605DE">
        <w:rPr>
          <w:rFonts w:cs="Times New Roman"/>
          <w:sz w:val="24"/>
          <w:szCs w:val="24"/>
          <w:rPrChange w:id="118" w:author="Jon Hennebold" w:date="2020-05-28T15:21:00Z">
            <w:rPr>
              <w:rFonts w:cs="Times New Roman"/>
            </w:rPr>
          </w:rPrChange>
        </w:rPr>
        <w:t>µM for KGN cells)</w:t>
      </w:r>
      <w:r w:rsidR="00DE7FB9" w:rsidRPr="009605DE">
        <w:rPr>
          <w:sz w:val="24"/>
          <w:szCs w:val="24"/>
          <w:rPrChange w:id="119" w:author="Jon Hennebold" w:date="2020-05-28T15:21:00Z">
            <w:rPr/>
          </w:rPrChange>
        </w:rPr>
        <w:t xml:space="preserve">. Granulosa cells of the dominate follicle express peak LIF mRNA levels 24h post ovulatory stimulus, </w:t>
      </w:r>
      <w:r w:rsidR="00A65DA7" w:rsidRPr="009605DE">
        <w:rPr>
          <w:sz w:val="24"/>
          <w:szCs w:val="24"/>
          <w:rPrChange w:id="120" w:author="Jon Hennebold" w:date="2020-05-28T15:21:00Z">
            <w:rPr/>
          </w:rPrChange>
        </w:rPr>
        <w:t>visualized by RNAscope</w:t>
      </w:r>
      <w:r w:rsidR="00DE7FB9" w:rsidRPr="009605DE">
        <w:rPr>
          <w:sz w:val="24"/>
          <w:szCs w:val="24"/>
          <w:rPrChange w:id="121" w:author="Jon Hennebold" w:date="2020-05-28T15:21:00Z">
            <w:rPr/>
          </w:rPrChange>
        </w:rPr>
        <w:t xml:space="preserve">. </w:t>
      </w:r>
      <w:r w:rsidR="00A65DA7" w:rsidRPr="009605DE">
        <w:rPr>
          <w:sz w:val="24"/>
          <w:szCs w:val="24"/>
          <w:rPrChange w:id="122" w:author="Jon Hennebold" w:date="2020-05-28T15:21:00Z">
            <w:rPr/>
          </w:rPrChange>
        </w:rPr>
        <w:t>Rhesus non-luteinized granulosa cells increase LIF secretion in response to hCG (3.4-fold)</w:t>
      </w:r>
      <w:r w:rsidR="0016318C" w:rsidRPr="009605DE">
        <w:rPr>
          <w:sz w:val="24"/>
          <w:szCs w:val="24"/>
          <w:rPrChange w:id="123" w:author="Jon Hennebold" w:date="2020-05-28T15:21:00Z">
            <w:rPr/>
          </w:rPrChange>
        </w:rPr>
        <w:t xml:space="preserve"> and</w:t>
      </w:r>
      <w:r w:rsidR="00A65DA7" w:rsidRPr="009605DE">
        <w:rPr>
          <w:sz w:val="24"/>
          <w:szCs w:val="24"/>
          <w:rPrChange w:id="124" w:author="Jon Hennebold" w:date="2020-05-28T15:21:00Z">
            <w:rPr/>
          </w:rPrChange>
        </w:rPr>
        <w:t xml:space="preserve"> </w:t>
      </w:r>
      <w:r w:rsidR="00264CE9" w:rsidRPr="009605DE">
        <w:rPr>
          <w:sz w:val="24"/>
          <w:szCs w:val="24"/>
          <w:rPrChange w:id="125" w:author="Jon Hennebold" w:date="2020-05-28T15:21:00Z">
            <w:rPr/>
          </w:rPrChange>
        </w:rPr>
        <w:t>FSH (XX-fold)</w:t>
      </w:r>
      <w:r w:rsidR="0016318C" w:rsidRPr="009605DE">
        <w:rPr>
          <w:sz w:val="24"/>
          <w:szCs w:val="24"/>
          <w:rPrChange w:id="126" w:author="Jon Hennebold" w:date="2020-05-28T15:21:00Z">
            <w:rPr/>
          </w:rPrChange>
        </w:rPr>
        <w:t xml:space="preserve">. However, luteinized granulosa cells </w:t>
      </w:r>
      <w:r w:rsidR="00264CE9" w:rsidRPr="009605DE">
        <w:rPr>
          <w:sz w:val="24"/>
          <w:szCs w:val="24"/>
          <w:rPrChange w:id="127" w:author="Jon Hennebold" w:date="2020-05-28T15:21:00Z">
            <w:rPr/>
          </w:rPrChange>
        </w:rPr>
        <w:t>did not secrete LIF either basally or in response to hCG or FSH. Non-luteinized and luteinized granulosa cells both secrete VEGF in response to hCG and FSH. Rhesus non-luteinized granulosa cells increase secretion of LIF when cultured in 1% O2</w:t>
      </w:r>
      <w:r w:rsidR="00850A5D" w:rsidRPr="009605DE">
        <w:rPr>
          <w:sz w:val="24"/>
          <w:szCs w:val="24"/>
          <w:rPrChange w:id="128" w:author="Jon Hennebold" w:date="2020-05-28T15:21:00Z">
            <w:rPr/>
          </w:rPrChange>
        </w:rPr>
        <w:t>, furthermore</w:t>
      </w:r>
      <w:r w:rsidR="00A65DA7" w:rsidRPr="009605DE">
        <w:rPr>
          <w:sz w:val="24"/>
          <w:szCs w:val="24"/>
          <w:rPrChange w:id="129" w:author="Jon Hennebold" w:date="2020-05-28T15:21:00Z">
            <w:rPr/>
          </w:rPrChange>
        </w:rPr>
        <w:t xml:space="preserve"> LIF secretion </w:t>
      </w:r>
      <w:r w:rsidR="00850A5D" w:rsidRPr="009605DE">
        <w:rPr>
          <w:sz w:val="24"/>
          <w:szCs w:val="24"/>
          <w:rPrChange w:id="130" w:author="Jon Hennebold" w:date="2020-05-28T15:21:00Z">
            <w:rPr/>
          </w:rPrChange>
        </w:rPr>
        <w:t xml:space="preserve">increased synergistically </w:t>
      </w:r>
      <w:r w:rsidR="00A65DA7" w:rsidRPr="009605DE">
        <w:rPr>
          <w:sz w:val="24"/>
          <w:szCs w:val="24"/>
          <w:rPrChange w:id="131" w:author="Jon Hennebold" w:date="2020-05-28T15:21:00Z">
            <w:rPr/>
          </w:rPrChange>
        </w:rPr>
        <w:t>(</w:t>
      </w:r>
      <w:r w:rsidR="00A65DA7" w:rsidRPr="009605DE">
        <w:rPr>
          <w:sz w:val="24"/>
          <w:szCs w:val="24"/>
          <w:highlight w:val="yellow"/>
          <w:rPrChange w:id="132" w:author="Jon Hennebold" w:date="2020-05-28T15:21:00Z">
            <w:rPr>
              <w:highlight w:val="yellow"/>
            </w:rPr>
          </w:rPrChange>
        </w:rPr>
        <w:t>XX</w:t>
      </w:r>
      <w:r w:rsidR="00A65DA7" w:rsidRPr="009605DE">
        <w:rPr>
          <w:sz w:val="24"/>
          <w:szCs w:val="24"/>
          <w:rPrChange w:id="133" w:author="Jon Hennebold" w:date="2020-05-28T15:21:00Z">
            <w:rPr/>
          </w:rPrChange>
        </w:rPr>
        <w:t>-fold)</w:t>
      </w:r>
      <w:r w:rsidR="00850A5D" w:rsidRPr="009605DE">
        <w:rPr>
          <w:sz w:val="24"/>
          <w:szCs w:val="24"/>
          <w:rPrChange w:id="134" w:author="Jon Hennebold" w:date="2020-05-28T15:21:00Z">
            <w:rPr/>
          </w:rPrChange>
        </w:rPr>
        <w:t xml:space="preserve"> when treated with both hCG and 1% O2</w:t>
      </w:r>
      <w:r w:rsidR="0016318C" w:rsidRPr="009605DE">
        <w:rPr>
          <w:sz w:val="24"/>
          <w:szCs w:val="24"/>
          <w:rPrChange w:id="135" w:author="Jon Hennebold" w:date="2020-05-28T15:21:00Z">
            <w:rPr/>
          </w:rPrChange>
        </w:rPr>
        <w:t xml:space="preserve">. </w:t>
      </w:r>
    </w:p>
    <w:p w14:paraId="2590E32C" w14:textId="77777777" w:rsidR="00A65DA7" w:rsidRDefault="00A65DA7" w:rsidP="00A65DA7"/>
    <w:p w14:paraId="642ABC81" w14:textId="46A0E57E" w:rsidR="00594C12" w:rsidRDefault="005A3588" w:rsidP="00A65DA7">
      <w:r>
        <w:t>Rhesus non-luteinized granulosa cells respond to in vitro hCG treatment by</w:t>
      </w:r>
      <w:r w:rsidR="00A65DA7">
        <w:t>:</w:t>
      </w:r>
      <w:r>
        <w:t xml:space="preserve"> </w:t>
      </w:r>
      <w:r w:rsidR="00A65DA7">
        <w:t xml:space="preserve">1) </w:t>
      </w:r>
      <w:r>
        <w:t xml:space="preserve">increasing </w:t>
      </w:r>
      <w:r w:rsidRPr="005A3588">
        <w:t>LIF secretion 3.4-fold relative to cells cultured in the absence of hCG</w:t>
      </w:r>
      <w:r w:rsidR="00A65DA7">
        <w:t>, 1%, 2)</w:t>
      </w:r>
      <w:r w:rsidR="00594C12" w:rsidRPr="00594C12">
        <w:t xml:space="preserve"> </w:t>
      </w:r>
      <w:r w:rsidR="00594C12" w:rsidRPr="005A3588">
        <w:rPr>
          <w:highlight w:val="green"/>
        </w:rPr>
        <w:t xml:space="preserve">When </w:t>
      </w:r>
      <w:r w:rsidR="00A65DA7">
        <w:rPr>
          <w:highlight w:val="green"/>
        </w:rPr>
        <w:t>non-luteinized granulosa cells</w:t>
      </w:r>
      <w:r w:rsidR="00594C12" w:rsidRPr="005A3588">
        <w:rPr>
          <w:highlight w:val="green"/>
        </w:rPr>
        <w:t xml:space="preserve"> were cultured in 1% O</w:t>
      </w:r>
      <w:r w:rsidR="00594C12" w:rsidRPr="005A3588">
        <w:rPr>
          <w:highlight w:val="green"/>
          <w:vertAlign w:val="subscript"/>
        </w:rPr>
        <w:t>2</w:t>
      </w:r>
      <w:r w:rsidR="00594C12" w:rsidRPr="005A3588">
        <w:rPr>
          <w:highlight w:val="green"/>
        </w:rPr>
        <w:t>, both basal and hCG-stimulated LIF secretion were increased 1.3-fold compared to 20% O</w:t>
      </w:r>
      <w:r w:rsidR="00594C12" w:rsidRPr="005A3588">
        <w:rPr>
          <w:highlight w:val="green"/>
          <w:vertAlign w:val="subscript"/>
        </w:rPr>
        <w:t>2</w:t>
      </w:r>
      <w:r w:rsidR="00594C12" w:rsidRPr="005A3588">
        <w:rPr>
          <w:highlight w:val="green"/>
        </w:rPr>
        <w:t>. The combination of hCG and 1% O</w:t>
      </w:r>
      <w:r w:rsidR="00594C12" w:rsidRPr="005A3588">
        <w:rPr>
          <w:highlight w:val="green"/>
          <w:vertAlign w:val="subscript"/>
        </w:rPr>
        <w:t>2</w:t>
      </w:r>
      <w:r w:rsidR="00594C12" w:rsidRPr="005A3588">
        <w:rPr>
          <w:highlight w:val="green"/>
        </w:rPr>
        <w:t xml:space="preserve"> interact</w:t>
      </w:r>
      <w:r w:rsidR="003C6202" w:rsidRPr="005A3588">
        <w:rPr>
          <w:highlight w:val="green"/>
        </w:rPr>
        <w:t>ed</w:t>
      </w:r>
      <w:r w:rsidR="00594C12" w:rsidRPr="005A3588">
        <w:rPr>
          <w:highlight w:val="green"/>
        </w:rPr>
        <w:t xml:space="preserve"> synergistically </w:t>
      </w:r>
      <w:r w:rsidR="003C6202" w:rsidRPr="005A3588">
        <w:rPr>
          <w:highlight w:val="green"/>
        </w:rPr>
        <w:t xml:space="preserve">to </w:t>
      </w:r>
      <w:r w:rsidR="00594C12" w:rsidRPr="005A3588">
        <w:rPr>
          <w:highlight w:val="green"/>
        </w:rPr>
        <w:t>increase LIF secretion. Incubating NLGCs in the presence of both FSH and hCG did not increase LIF or progesterone levels above what was observed when the cells were treate</w:t>
      </w:r>
      <w:r w:rsidR="003C6202" w:rsidRPr="005A3588">
        <w:rPr>
          <w:highlight w:val="green"/>
        </w:rPr>
        <w:t>d with hCG alone.</w:t>
      </w:r>
      <w:r w:rsidR="003C6202">
        <w:t xml:space="preserve"> </w:t>
      </w:r>
      <w:r w:rsidR="00594C12" w:rsidRPr="00594C12">
        <w:t>Thus, in vivo it is likely the granulosa cells are a significant source of the LIF that is found in follicular fluid after an ovulatory stimulus.</w:t>
      </w:r>
    </w:p>
    <w:p w14:paraId="727EE47E" w14:textId="77777777" w:rsidR="009D2D06" w:rsidRDefault="009D2D06" w:rsidP="009D2D06">
      <w:pPr>
        <w:pStyle w:val="Heading1"/>
      </w:pPr>
      <w:r>
        <w:t>Graphical Abstract</w:t>
      </w:r>
    </w:p>
    <w:p w14:paraId="0910A319" w14:textId="77777777" w:rsidR="009D2D06" w:rsidRPr="009D2D06" w:rsidRDefault="009D2D06" w:rsidP="009D2D06">
      <w:r>
        <w:rPr>
          <w:color w:val="2A2A2A"/>
          <w:sz w:val="28"/>
          <w:szCs w:val="28"/>
          <w:shd w:val="clear" w:color="auto" w:fill="FFFFFF"/>
        </w:rPr>
        <w:t xml:space="preserve">Authors of Research Articles are encouraged to submit a graphical abstract or video abstract, in addition to the text abstract. The graphical/video abstract should clearly summarize the focus and findings of the article in a visually compelling manner. Graphical abstracts should be one panel, 1200 pixels (width) x 900 pixels (height) square at 300 </w:t>
      </w:r>
      <w:proofErr w:type="spellStart"/>
      <w:r>
        <w:rPr>
          <w:color w:val="2A2A2A"/>
          <w:sz w:val="28"/>
          <w:szCs w:val="28"/>
          <w:shd w:val="clear" w:color="auto" w:fill="FFFFFF"/>
        </w:rPr>
        <w:t>ppi</w:t>
      </w:r>
      <w:proofErr w:type="spellEnd"/>
      <w:r>
        <w:rPr>
          <w:color w:val="2A2A2A"/>
          <w:sz w:val="28"/>
          <w:szCs w:val="28"/>
          <w:shd w:val="clear" w:color="auto" w:fill="FFFFFF"/>
        </w:rPr>
        <w:t xml:space="preserve">. This corresponds to 4 inches/10 cm x 3 inches/7.5 cm at 300 </w:t>
      </w:r>
      <w:proofErr w:type="spellStart"/>
      <w:r>
        <w:rPr>
          <w:color w:val="2A2A2A"/>
          <w:sz w:val="28"/>
          <w:szCs w:val="28"/>
          <w:shd w:val="clear" w:color="auto" w:fill="FFFFFF"/>
        </w:rPr>
        <w:t>ppi</w:t>
      </w:r>
      <w:proofErr w:type="spellEnd"/>
      <w:r>
        <w:rPr>
          <w:color w:val="2A2A2A"/>
          <w:sz w:val="28"/>
          <w:szCs w:val="28"/>
          <w:shd w:val="clear" w:color="auto" w:fill="FFFFFF"/>
        </w:rPr>
        <w:t>. Use 12- to 16-point Arial font to ensure legibility. Please provide as a TIFF, PDF or JPG file. Provide videos as AVI or MP4 files.</w:t>
      </w:r>
    </w:p>
    <w:p w14:paraId="5E4DAA28" w14:textId="77777777" w:rsidR="0068463D" w:rsidRPr="00DD75E7" w:rsidRDefault="0068463D">
      <w:bookmarkStart w:id="136" w:name="_3znysh7" w:colFirst="0" w:colLast="0"/>
      <w:bookmarkStart w:id="137" w:name="_Toc465190626"/>
      <w:bookmarkEnd w:id="136"/>
      <w:r w:rsidRPr="00DD75E7">
        <w:br w:type="page"/>
      </w:r>
    </w:p>
    <w:p w14:paraId="6485A396" w14:textId="77777777" w:rsidR="00B70843" w:rsidRDefault="00B70843" w:rsidP="00B70843">
      <w:pPr>
        <w:pStyle w:val="Heading1"/>
      </w:pPr>
      <w:r w:rsidRPr="00DD75E7">
        <w:lastRenderedPageBreak/>
        <w:t>Figures and Figure Legends</w:t>
      </w:r>
    </w:p>
    <w:p w14:paraId="75E19046" w14:textId="4901D8BF" w:rsidR="00001254" w:rsidRDefault="003C46AF" w:rsidP="00001254">
      <w:bookmarkStart w:id="138" w:name="_Ref528684395"/>
      <w:r w:rsidRPr="003C46AF">
        <w:rPr>
          <w:noProof/>
        </w:rPr>
        <w:drawing>
          <wp:inline distT="0" distB="0" distL="0" distR="0" wp14:anchorId="66E4E3A9" wp14:editId="42D34F43">
            <wp:extent cx="6858000" cy="3373755"/>
            <wp:effectExtent l="0" t="0" r="0" b="0"/>
            <wp:docPr id="2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pic:cNvPicPr>
                      <a:picLocks noChangeAspect="1"/>
                    </pic:cNvPicPr>
                  </pic:nvPicPr>
                  <pic:blipFill>
                    <a:blip r:embed="rId8">
                      <a:extLst>
                        <a:ext uri="{BEBA8EAE-BF5A-486C-A8C5-ECC9F3942E4B}">
                          <a14:imgProps xmlns:a14="http://schemas.microsoft.com/office/drawing/2010/main">
                            <a14:imgLayer r:embed="rId9">
                              <a14:imgEffect>
                                <a14:brightnessContrast contrast="20000"/>
                              </a14:imgEffect>
                            </a14:imgLayer>
                          </a14:imgProps>
                        </a:ext>
                      </a:extLst>
                    </a:blip>
                    <a:stretch>
                      <a:fillRect/>
                    </a:stretch>
                  </pic:blipFill>
                  <pic:spPr>
                    <a:xfrm>
                      <a:off x="0" y="0"/>
                      <a:ext cx="6858000" cy="3373755"/>
                    </a:xfrm>
                    <a:prstGeom prst="rect">
                      <a:avLst/>
                    </a:prstGeom>
                  </pic:spPr>
                </pic:pic>
              </a:graphicData>
            </a:graphic>
          </wp:inline>
        </w:drawing>
      </w:r>
    </w:p>
    <w:p w14:paraId="6968C503" w14:textId="2A679F0E" w:rsidR="00B70843" w:rsidRDefault="00B70843" w:rsidP="00B70843">
      <w:pPr>
        <w:pStyle w:val="Heading3"/>
        <w:rPr>
          <w:noProof/>
        </w:rPr>
      </w:pPr>
      <w:r w:rsidRPr="00DD75E7">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1</w:t>
      </w:r>
      <w:r w:rsidRPr="00DD75E7">
        <w:rPr>
          <w:noProof/>
        </w:rPr>
        <w:fldChar w:fldCharType="end"/>
      </w:r>
      <w:bookmarkEnd w:id="138"/>
      <w:r w:rsidRPr="00DD75E7">
        <w:rPr>
          <w:noProof/>
        </w:rPr>
        <w:t xml:space="preserve"> – </w:t>
      </w:r>
      <w:r>
        <w:rPr>
          <w:noProof/>
        </w:rPr>
        <w:t>Determination of Ovarian Cell Type Responsible for LIF Secretion</w:t>
      </w:r>
    </w:p>
    <w:p w14:paraId="735B0065" w14:textId="70B7CE9C" w:rsidR="00B70843" w:rsidRPr="00DD75E7" w:rsidRDefault="00B70843" w:rsidP="00B70843">
      <w:r>
        <w:t xml:space="preserve">RNAscope </w:t>
      </w:r>
      <w:r w:rsidR="003C46AF">
        <w:t xml:space="preserve">analysis </w:t>
      </w:r>
      <w:r>
        <w:t>of rhesus macaque follicles collected at indicated times after hCG treatment, the ovari</w:t>
      </w:r>
      <w:r w:rsidR="003C46AF">
        <w:t xml:space="preserve">an sections were probed for LIF. </w:t>
      </w:r>
      <w:r w:rsidR="007F7D24">
        <w:t>Panel A: Ovaries</w:t>
      </w:r>
      <w:r>
        <w:t xml:space="preserve"> collected prior to hC</w:t>
      </w:r>
      <w:r w:rsidR="007F7D24">
        <w:t>G administration, Panel B: ovaries</w:t>
      </w:r>
      <w:r>
        <w:t xml:space="preserve"> collected 12 h aft</w:t>
      </w:r>
      <w:r w:rsidR="007F7D24">
        <w:t>er hCG treatment, Panel C: ovaries</w:t>
      </w:r>
      <w:r>
        <w:t xml:space="preserve"> collected 24 h after hCG. Panel D: </w:t>
      </w:r>
      <w:r w:rsidR="007F7D24">
        <w:t>ovaries collected 24 h after hCG, insets show positive control probe (PPIB, cyclophilin B), and negative control probe (</w:t>
      </w:r>
      <w:bookmarkStart w:id="139" w:name="OLE_LINK2"/>
      <w:proofErr w:type="spellStart"/>
      <w:r w:rsidR="007F7D24">
        <w:t>DapB</w:t>
      </w:r>
      <w:bookmarkEnd w:id="139"/>
      <w:proofErr w:type="spellEnd"/>
      <w:r w:rsidR="007F7D24">
        <w:t>, only found in bacteria)</w:t>
      </w:r>
      <w:r>
        <w:t>.</w:t>
      </w:r>
      <w:r w:rsidRPr="00DD75E7">
        <w:br w:type="page"/>
      </w:r>
    </w:p>
    <w:bookmarkStart w:id="140" w:name="_Ref528684341"/>
    <w:p w14:paraId="052B09A6" w14:textId="626BFEE3" w:rsidR="00B70843" w:rsidRDefault="00BB5F27" w:rsidP="00B70843">
      <w:r>
        <w:rPr>
          <w:noProof/>
        </w:rPr>
        <w:object w:dxaOrig="7253" w:dyaOrig="14287" w14:anchorId="684963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63.05pt;height:714.5pt;mso-width-percent:0;mso-height-percent:0;mso-width-percent:0;mso-height-percent:0" o:ole="">
            <v:imagedata r:id="rId10" o:title=""/>
          </v:shape>
          <o:OLEObject Type="Embed" ProgID="Prism8.Document" ShapeID="_x0000_i1025" DrawAspect="Content" ObjectID="_1654864069" r:id="rId11"/>
        </w:object>
      </w:r>
    </w:p>
    <w:p w14:paraId="5F1DC898" w14:textId="41E1330A" w:rsidR="00B70843" w:rsidRDefault="00B70843" w:rsidP="00B70843">
      <w:pPr>
        <w:pStyle w:val="Heading3"/>
        <w:rPr>
          <w:noProof/>
        </w:rPr>
      </w:pPr>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2</w:t>
      </w:r>
      <w:r w:rsidRPr="00DD75E7">
        <w:rPr>
          <w:noProof/>
        </w:rPr>
        <w:fldChar w:fldCharType="end"/>
      </w:r>
      <w:bookmarkEnd w:id="140"/>
      <w:r w:rsidRPr="00DD75E7">
        <w:rPr>
          <w:noProof/>
        </w:rPr>
        <w:t xml:space="preserve"> – </w:t>
      </w:r>
      <w:r>
        <w:rPr>
          <w:noProof/>
        </w:rPr>
        <w:t>Gonadotropin regulation of rhesus macaque granulosa cells</w:t>
      </w:r>
    </w:p>
    <w:p w14:paraId="14A55E44" w14:textId="6F91F91B" w:rsidR="002021A1" w:rsidRDefault="00B70843" w:rsidP="00B70843">
      <w:r>
        <w:t>Nonlu</w:t>
      </w:r>
      <w:r w:rsidR="00F10B2C">
        <w:t>teinized granulosa cells (</w:t>
      </w:r>
      <w:r>
        <w:t>left panels) and 36 h l</w:t>
      </w:r>
      <w:r w:rsidR="00F10B2C">
        <w:t>uteinized granulosa cells (</w:t>
      </w:r>
      <w:r>
        <w:t xml:space="preserve">right panels) cultured for 24 h at 20% </w:t>
      </w:r>
      <w:r w:rsidR="00594C12" w:rsidRPr="00594C12">
        <w:t>O</w:t>
      </w:r>
      <w:r w:rsidR="00594C12" w:rsidRPr="00594C12">
        <w:rPr>
          <w:vertAlign w:val="subscript"/>
        </w:rPr>
        <w:t>2</w:t>
      </w:r>
      <w:r>
        <w:t xml:space="preserve"> with 0 IU/mL hCG or 40 IU/mL and 0, 0.5, or 2.5 ng/mL FSH. Panel A: </w:t>
      </w:r>
      <w:r w:rsidR="001F5181">
        <w:t>LIF concentrations in c</w:t>
      </w:r>
      <w:r>
        <w:t xml:space="preserve">ulture media (pg/mL). Panel B: VEGF </w:t>
      </w:r>
      <w:r w:rsidR="001F5181">
        <w:t xml:space="preserve">concentrations </w:t>
      </w:r>
      <w:r>
        <w:t>(pg/mL). Panel C: Progesterone concentration</w:t>
      </w:r>
      <w:r w:rsidR="001F5181">
        <w:t>s</w:t>
      </w:r>
      <w:r>
        <w:t>. Panel D: Normalized mRNA expression of hCG treatment marker HSD3B2</w:t>
      </w:r>
      <w:r w:rsidR="00F10B2C">
        <w:t>, note the different scales for non-luteinized and luteinized granulosa cells</w:t>
      </w:r>
      <w:r>
        <w:t xml:space="preserve">. </w:t>
      </w:r>
      <w:r w:rsidR="002021A1">
        <w:t>S</w:t>
      </w:r>
      <w:r w:rsidR="00760241">
        <w:t>catter</w:t>
      </w:r>
      <w:r w:rsidR="002021A1">
        <w:t>plot</w:t>
      </w:r>
      <w:r w:rsidR="00760241">
        <w:t>s</w:t>
      </w:r>
      <w:r w:rsidR="002021A1">
        <w:t xml:space="preserve"> of values </w:t>
      </w:r>
      <w:r w:rsidR="001F5181">
        <w:t xml:space="preserve">are superimposed on </w:t>
      </w:r>
      <w:r w:rsidR="002021A1">
        <w:t>bar</w:t>
      </w:r>
      <w:r w:rsidR="001F5181">
        <w:t xml:space="preserve"> graph</w:t>
      </w:r>
      <w:r w:rsidR="002021A1">
        <w:t xml:space="preserve">s indicating </w:t>
      </w:r>
      <w:r w:rsidR="001F5181">
        <w:t xml:space="preserve">condition </w:t>
      </w:r>
      <w:r w:rsidR="002021A1">
        <w:t>mean</w:t>
      </w:r>
      <w:r w:rsidR="00760241">
        <w:t>,</w:t>
      </w:r>
      <w:r w:rsidR="002021A1">
        <w:t xml:space="preserve"> </w:t>
      </w:r>
      <w:r w:rsidR="00760241">
        <w:t>0 IU/mL hCG</w:t>
      </w:r>
      <w:r w:rsidR="001F5181">
        <w:t xml:space="preserve"> (●)</w:t>
      </w:r>
      <w:r w:rsidR="00760241">
        <w:t>,</w:t>
      </w:r>
      <w:r w:rsidR="001F5181">
        <w:t xml:space="preserve"> </w:t>
      </w:r>
      <w:r w:rsidR="00760241">
        <w:t>40 IU/mL hCG</w:t>
      </w:r>
      <w:r w:rsidR="001F5181">
        <w:t xml:space="preserve"> (○)</w:t>
      </w:r>
      <w:r w:rsidR="00760241">
        <w:t xml:space="preserve">, </w:t>
      </w:r>
      <w:r w:rsidR="002021A1">
        <w:t>n</w:t>
      </w:r>
      <w:r w:rsidR="00F10B2C">
        <w:t> </w:t>
      </w:r>
      <w:r>
        <w:t>= 4</w:t>
      </w:r>
      <w:r w:rsidR="002021A1">
        <w:t>. Significance was determined using</w:t>
      </w:r>
      <w:r w:rsidR="002A29C2">
        <w:t xml:space="preserve"> </w:t>
      </w:r>
      <w:commentRangeStart w:id="141"/>
      <w:r w:rsidR="0004789F">
        <w:t>t</w:t>
      </w:r>
      <w:r w:rsidR="001F5181">
        <w:t>hree-</w:t>
      </w:r>
      <w:r w:rsidR="00D945A8">
        <w:t xml:space="preserve">way ANOVA with matching, </w:t>
      </w:r>
      <w:r w:rsidR="002021A1">
        <w:t xml:space="preserve">α = </w:t>
      </w:r>
      <w:r w:rsidR="00D945A8">
        <w:t>0.05</w:t>
      </w:r>
      <w:r w:rsidR="00007E49">
        <w:t xml:space="preserve"> </w:t>
      </w:r>
      <w:commentRangeEnd w:id="141"/>
      <w:r w:rsidR="006A3D79">
        <w:rPr>
          <w:rStyle w:val="CommentReference"/>
        </w:rPr>
        <w:commentReference w:id="141"/>
      </w:r>
    </w:p>
    <w:p w14:paraId="271E1186" w14:textId="77777777" w:rsidR="00760241" w:rsidRDefault="00760241" w:rsidP="00760241">
      <w:r>
        <w:t>P</w:t>
      </w:r>
      <w:r w:rsidR="002021A1">
        <w:t xml:space="preserve">-values </w:t>
      </w:r>
      <w:r>
        <w:t>determined for</w:t>
      </w:r>
      <w:r w:rsidR="0004789F">
        <w:t xml:space="preserve"> main effects and interactions</w:t>
      </w:r>
      <w:r>
        <w:t xml:space="preserve"> of</w:t>
      </w:r>
      <w:r w:rsidR="0004789F">
        <w:t xml:space="preserve"> </w:t>
      </w:r>
      <w:r>
        <w:t xml:space="preserve">nonluteinized granulosa cells: </w:t>
      </w:r>
      <w:r w:rsidR="002021A1">
        <w:t>LIF (</w:t>
      </w:r>
      <w:r w:rsidR="00D945A8">
        <w:t>FSH = 0.0</w:t>
      </w:r>
      <w:r w:rsidR="002A29C2">
        <w:t>06</w:t>
      </w:r>
      <w:r w:rsidR="00D945A8">
        <w:t xml:space="preserve">, hCG = </w:t>
      </w:r>
      <w:r w:rsidR="002A29C2">
        <w:t>0.03</w:t>
      </w:r>
      <w:r w:rsidR="0004789F">
        <w:t>, FSH x hCG = 0.</w:t>
      </w:r>
      <w:r w:rsidR="00D46720">
        <w:t>11</w:t>
      </w:r>
      <w:r w:rsidR="002021A1">
        <w:t xml:space="preserve">), </w:t>
      </w:r>
      <w:r w:rsidR="00F02A4B">
        <w:t xml:space="preserve">VEGF </w:t>
      </w:r>
      <w:r w:rsidR="002021A1">
        <w:t>(</w:t>
      </w:r>
      <w:r w:rsidR="00F02A4B">
        <w:t>FSH = 0.0</w:t>
      </w:r>
      <w:r w:rsidR="006A3D79">
        <w:t>02</w:t>
      </w:r>
      <w:r w:rsidR="00F02A4B">
        <w:t xml:space="preserve">, hCG = </w:t>
      </w:r>
      <w:r w:rsidR="00007E49">
        <w:t>0.004</w:t>
      </w:r>
      <w:r w:rsidR="00F02A4B">
        <w:t>, FSH x hCG = 0.00</w:t>
      </w:r>
      <w:r w:rsidR="006A3D79">
        <w:t>5</w:t>
      </w:r>
      <w:r w:rsidR="002021A1">
        <w:t>)</w:t>
      </w:r>
      <w:r>
        <w:t xml:space="preserve">, </w:t>
      </w:r>
      <w:r w:rsidR="006A3D79">
        <w:t xml:space="preserve">progesterone (FSH = 0.007, hCG = 0.02, FSH x hCG = 0.01), </w:t>
      </w:r>
      <w:r>
        <w:t>and HSD3B2 mRNA (</w:t>
      </w:r>
      <w:r w:rsidRPr="008B3B73">
        <w:rPr>
          <w:highlight w:val="yellow"/>
        </w:rPr>
        <w:t>FSH = ?, hCG = ?, FSH x hCG = ?</w:t>
      </w:r>
      <w:r>
        <w:t>)</w:t>
      </w:r>
      <w:r w:rsidR="00F02A4B">
        <w:t>.</w:t>
      </w:r>
      <w:r w:rsidR="002021A1">
        <w:t xml:space="preserve"> </w:t>
      </w:r>
      <w:r>
        <w:t>P-values determined for main effects and interactions of luteinized granulosa cells: LIF (</w:t>
      </w:r>
      <w:r w:rsidRPr="008B3B73">
        <w:t>FSH</w:t>
      </w:r>
      <w:r w:rsidR="008B3B73" w:rsidRPr="008B3B73">
        <w:t xml:space="preserve"> = 0.9</w:t>
      </w:r>
      <w:r w:rsidRPr="008B3B73">
        <w:t xml:space="preserve">, hCG = </w:t>
      </w:r>
      <w:r w:rsidR="008B3B73" w:rsidRPr="008B3B73">
        <w:t>0.3</w:t>
      </w:r>
      <w:r w:rsidRPr="008B3B73">
        <w:t>, FSH x hCG</w:t>
      </w:r>
      <w:r w:rsidR="008B3B73" w:rsidRPr="008B3B73">
        <w:t xml:space="preserve"> = .2)</w:t>
      </w:r>
      <w:r w:rsidRPr="008B3B73">
        <w:t xml:space="preserve">, VEGF (FSH = </w:t>
      </w:r>
      <w:r w:rsidR="008B3B73" w:rsidRPr="008B3B73">
        <w:t>&lt;0.0001</w:t>
      </w:r>
      <w:r w:rsidRPr="008B3B73">
        <w:t xml:space="preserve">, hCG = </w:t>
      </w:r>
      <w:r w:rsidR="008B3B73" w:rsidRPr="008B3B73">
        <w:t>0.02</w:t>
      </w:r>
      <w:r w:rsidRPr="008B3B73">
        <w:t>, FSH x hCG</w:t>
      </w:r>
      <w:r w:rsidR="008B3B73" w:rsidRPr="008B3B73">
        <w:t xml:space="preserve"> = 0.007</w:t>
      </w:r>
      <w:r w:rsidRPr="008B3B73">
        <w:t>)</w:t>
      </w:r>
      <w:r>
        <w:t xml:space="preserve">, </w:t>
      </w:r>
      <w:r w:rsidR="008B3B73">
        <w:t>progesterone (</w:t>
      </w:r>
      <w:r w:rsidR="008B3B73" w:rsidRPr="00760241">
        <w:rPr>
          <w:highlight w:val="yellow"/>
        </w:rPr>
        <w:t>FSH = 0.1, hCG = &lt;0.0001, FSH x hCG = 0.02</w:t>
      </w:r>
      <w:r w:rsidR="008B3B73">
        <w:t xml:space="preserve">), </w:t>
      </w:r>
      <w:r>
        <w:t>and HSD3B2 mRNA (</w:t>
      </w:r>
      <w:r w:rsidRPr="00760241">
        <w:rPr>
          <w:highlight w:val="yellow"/>
        </w:rPr>
        <w:t>FSH = ?, hCG = ?, FSH x hCG =</w:t>
      </w:r>
      <w:r>
        <w:t xml:space="preserve"> ?). </w:t>
      </w:r>
    </w:p>
    <w:p w14:paraId="47930BB5" w14:textId="77777777" w:rsidR="00760241" w:rsidRDefault="00760241" w:rsidP="00B70843"/>
    <w:p w14:paraId="6F350A46" w14:textId="77777777" w:rsidR="00B70843" w:rsidRDefault="002021A1" w:rsidP="00B70843">
      <w:r>
        <w:t xml:space="preserve">Conditions </w:t>
      </w:r>
      <w:r w:rsidR="00760241">
        <w:t>that differ significantly are labeled with no letters in common, significance determined by Tukey’s multiple comparisons test, α = 0.05.</w:t>
      </w:r>
    </w:p>
    <w:p w14:paraId="60D8125E" w14:textId="77777777" w:rsidR="00B70843" w:rsidRPr="00AF1BDE" w:rsidRDefault="00B70843" w:rsidP="00B70843"/>
    <w:p w14:paraId="5C459290" w14:textId="5057A913" w:rsidR="00B70843" w:rsidRDefault="00B70843" w:rsidP="00B70843">
      <w:pPr>
        <w:spacing w:line="480" w:lineRule="auto"/>
      </w:pPr>
      <w:r>
        <w:br w:type="page"/>
      </w:r>
    </w:p>
    <w:p w14:paraId="74148629" w14:textId="5E383EFE" w:rsidR="00B70843" w:rsidRDefault="00B70843" w:rsidP="00B70843">
      <w:pPr>
        <w:pStyle w:val="Heading3"/>
        <w:rPr>
          <w:noProof/>
        </w:rPr>
      </w:pPr>
      <w:bookmarkStart w:id="142" w:name="_Ref528684512"/>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3</w:t>
      </w:r>
      <w:r w:rsidRPr="00DD75E7">
        <w:rPr>
          <w:noProof/>
        </w:rPr>
        <w:fldChar w:fldCharType="end"/>
      </w:r>
      <w:bookmarkEnd w:id="142"/>
      <w:r w:rsidRPr="00DD75E7">
        <w:rPr>
          <w:noProof/>
        </w:rPr>
        <w:t xml:space="preserve"> – </w:t>
      </w:r>
      <w:r>
        <w:rPr>
          <w:noProof/>
        </w:rPr>
        <w:t xml:space="preserve">Oxygen </w:t>
      </w:r>
      <w:bookmarkStart w:id="143" w:name="OLE_LINK1"/>
      <w:r>
        <w:rPr>
          <w:noProof/>
        </w:rPr>
        <w:t>regulation of rhesus macaque granulosa cells</w:t>
      </w:r>
    </w:p>
    <w:p w14:paraId="7708A44D" w14:textId="75B63E4C" w:rsidR="00523B57" w:rsidRDefault="00BB5F27" w:rsidP="00B70843">
      <w:r>
        <w:rPr>
          <w:noProof/>
        </w:rPr>
        <w:object w:dxaOrig="7255" w:dyaOrig="14433" w14:anchorId="075F6D8C">
          <v:shape id="_x0000_i1026" type="#_x0000_t75" alt="" style="width:361.85pt;height:721.85pt;mso-width-percent:0;mso-height-percent:0;mso-width-percent:0;mso-height-percent:0" o:ole="">
            <v:imagedata r:id="rId14" o:title=""/>
          </v:shape>
          <o:OLEObject Type="Embed" ProgID="Prism8.Document" ShapeID="_x0000_i1026" DrawAspect="Content" ObjectID="_1654864070" r:id="rId15"/>
        </w:object>
      </w:r>
    </w:p>
    <w:p w14:paraId="526BC9A8" w14:textId="02B4C1B5" w:rsidR="00B70843" w:rsidRPr="00AF1BDE" w:rsidRDefault="00B70843" w:rsidP="00B70843">
      <w:r>
        <w:lastRenderedPageBreak/>
        <w:t xml:space="preserve">Nonluteinized granulosa cells (NLGC, left panels) and 36 h luteinized granulosa cells (LGC, right panels) cultured for 24 h at 20% </w:t>
      </w:r>
      <w:r w:rsidR="00594C12" w:rsidRPr="00594C12">
        <w:t>O</w:t>
      </w:r>
      <w:r w:rsidR="00594C12" w:rsidRPr="00594C12">
        <w:rPr>
          <w:vertAlign w:val="subscript"/>
        </w:rPr>
        <w:t>2</w:t>
      </w:r>
      <w:r>
        <w:t xml:space="preserve">  or 1% </w:t>
      </w:r>
      <w:r w:rsidR="00594C12" w:rsidRPr="00594C12">
        <w:t>O</w:t>
      </w:r>
      <w:r w:rsidR="00594C12" w:rsidRPr="00594C12">
        <w:rPr>
          <w:vertAlign w:val="subscript"/>
        </w:rPr>
        <w:t>2</w:t>
      </w:r>
      <w:r>
        <w:t xml:space="preserve"> with 0 or 40 hCG (IU/mL). Panel A: Culture media concentration of LIF (pg/mL). Panel B: Culture media concentration of VEGF (pg/mL). Panel C: Progesterone concentration in culture media. Panel D: Normalized mRNA expression of hypoxia marker KDM3A. n = 4</w:t>
      </w:r>
    </w:p>
    <w:bookmarkEnd w:id="143"/>
    <w:p w14:paraId="0C240821" w14:textId="08BC5ACA" w:rsidR="00B70843" w:rsidRDefault="00B70843" w:rsidP="00B70843">
      <w:r>
        <w:rPr>
          <w:noProof/>
        </w:rPr>
        <w:t xml:space="preserve"> </w:t>
      </w:r>
      <w:r w:rsidRPr="00DD75E7">
        <w:br w:type="page"/>
      </w:r>
    </w:p>
    <w:p w14:paraId="5D588226" w14:textId="5C2F5EF6" w:rsidR="00B70843" w:rsidRDefault="00B70843" w:rsidP="00B70843">
      <w:pPr>
        <w:pStyle w:val="Heading3"/>
        <w:rPr>
          <w:noProof/>
        </w:rPr>
      </w:pPr>
      <w:bookmarkStart w:id="144" w:name="_Ref528684542"/>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4</w:t>
      </w:r>
      <w:r w:rsidRPr="00DD75E7">
        <w:rPr>
          <w:noProof/>
        </w:rPr>
        <w:fldChar w:fldCharType="end"/>
      </w:r>
      <w:bookmarkEnd w:id="144"/>
      <w:r w:rsidRPr="00DD75E7">
        <w:rPr>
          <w:noProof/>
        </w:rPr>
        <w:t xml:space="preserve"> –</w:t>
      </w:r>
      <w:r w:rsidRPr="00893C66">
        <w:rPr>
          <w:noProof/>
        </w:rPr>
        <w:t xml:space="preserve"> </w:t>
      </w:r>
      <w:r>
        <w:rPr>
          <w:noProof/>
        </w:rPr>
        <w:t xml:space="preserve">Gonadotropin and oxygen regulation of KGN human granulosa tumor cell line </w:t>
      </w:r>
    </w:p>
    <w:p w14:paraId="6011C5CE" w14:textId="48F9C69D" w:rsidR="001737B6" w:rsidRDefault="00BB5F27" w:rsidP="00B70843">
      <w:pPr>
        <w:ind w:firstLine="426"/>
      </w:pPr>
      <w:r>
        <w:rPr>
          <w:noProof/>
        </w:rPr>
        <w:object w:dxaOrig="3888" w:dyaOrig="7265" w14:anchorId="2A9C4B19">
          <v:shape id="_x0000_i1027" type="#_x0000_t75" alt="" style="width:195.25pt;height:363.05pt;mso-width-percent:0;mso-height-percent:0;mso-width-percent:0;mso-height-percent:0" o:ole="">
            <v:imagedata r:id="rId16" o:title=""/>
          </v:shape>
          <o:OLEObject Type="Embed" ProgID="Prism8.Document" ShapeID="_x0000_i1027" DrawAspect="Content" ObjectID="_1654864071" r:id="rId17"/>
        </w:object>
      </w:r>
    </w:p>
    <w:p w14:paraId="2785D36F" w14:textId="360C7AA3" w:rsidR="00B70843" w:rsidRPr="00AF1BDE" w:rsidRDefault="00B70843" w:rsidP="00B70843">
      <w:pPr>
        <w:ind w:firstLine="426"/>
      </w:pPr>
      <w:r>
        <w:t xml:space="preserve">KGN cells cultured for 24 h at 20% </w:t>
      </w:r>
      <w:r w:rsidR="00594C12" w:rsidRPr="00594C12">
        <w:t>O</w:t>
      </w:r>
      <w:r w:rsidR="00594C12" w:rsidRPr="00594C12">
        <w:rPr>
          <w:vertAlign w:val="subscript"/>
        </w:rPr>
        <w:t>2</w:t>
      </w:r>
      <w:r>
        <w:t xml:space="preserve">  or 1% </w:t>
      </w:r>
      <w:r w:rsidR="00594C12" w:rsidRPr="00594C12">
        <w:t>O</w:t>
      </w:r>
      <w:r w:rsidR="00594C12" w:rsidRPr="00594C12">
        <w:rPr>
          <w:vertAlign w:val="subscript"/>
        </w:rPr>
        <w:t>2</w:t>
      </w:r>
      <w:r>
        <w:t xml:space="preserve"> with 0 or 40 hCG (IU/mL). Panel A: Culture media concentration of LIF (pg/mL). Panel B: Progesterone concentration in culture media. Panel D: Normalized mRNA expression of hypoxia marker KDM3A and hCG treatment marker HSD3B2.</w:t>
      </w:r>
    </w:p>
    <w:p w14:paraId="540D04D1" w14:textId="6951CF58" w:rsidR="00B70843" w:rsidRPr="00DD75E7" w:rsidRDefault="00B70843" w:rsidP="00B70843">
      <w:r w:rsidRPr="00DD75E7">
        <w:br w:type="page"/>
      </w:r>
    </w:p>
    <w:p w14:paraId="127EA84F" w14:textId="3FD62E3C" w:rsidR="00B70843" w:rsidRDefault="00B70843" w:rsidP="00B70843">
      <w:pPr>
        <w:pStyle w:val="Heading3"/>
        <w:rPr>
          <w:noProof/>
        </w:rPr>
      </w:pPr>
      <w:bookmarkStart w:id="145" w:name="_Ref528685021"/>
      <w:bookmarkStart w:id="146" w:name="_Ref31221926"/>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5</w:t>
      </w:r>
      <w:r w:rsidRPr="00DD75E7">
        <w:rPr>
          <w:noProof/>
        </w:rPr>
        <w:fldChar w:fldCharType="end"/>
      </w:r>
      <w:bookmarkEnd w:id="145"/>
      <w:r w:rsidRPr="00DD75E7">
        <w:rPr>
          <w:noProof/>
        </w:rPr>
        <w:t xml:space="preserve"> – </w:t>
      </w:r>
      <w:bookmarkEnd w:id="146"/>
      <w:r>
        <w:rPr>
          <w:noProof/>
        </w:rPr>
        <w:t>LIF regulation of rhesus macaque granulosa cells</w:t>
      </w:r>
    </w:p>
    <w:p w14:paraId="16B87A62" w14:textId="1DC166E5" w:rsidR="001737B6" w:rsidRPr="001737B6" w:rsidRDefault="00BB5F27" w:rsidP="001737B6">
      <w:r>
        <w:rPr>
          <w:noProof/>
        </w:rPr>
        <w:object w:dxaOrig="4246" w:dyaOrig="10716" w14:anchorId="4271AB32">
          <v:shape id="_x0000_i1028" type="#_x0000_t75" alt="" style="width:212.35pt;height:535.1pt;mso-width-percent:0;mso-height-percent:0;mso-width-percent:0;mso-height-percent:0" o:ole="">
            <v:imagedata r:id="rId18" o:title=""/>
          </v:shape>
          <o:OLEObject Type="Embed" ProgID="Prism8.Document" ShapeID="_x0000_i1028" DrawAspect="Content" ObjectID="_1654864072" r:id="rId19"/>
        </w:object>
      </w:r>
    </w:p>
    <w:p w14:paraId="200BA522" w14:textId="156CF90B" w:rsidR="00B70843" w:rsidRPr="00AF1BDE" w:rsidRDefault="00B70843" w:rsidP="00B70843">
      <w:r>
        <w:t xml:space="preserve">Nonluteinized granulosa cells (NLGC, left panels) and 36 h luteinized granulosa cells (LGC, right panels) cultured for 24 h with 0 or 1 ng/mL LIF at 20% </w:t>
      </w:r>
      <w:r w:rsidR="00594C12" w:rsidRPr="00594C12">
        <w:t>O</w:t>
      </w:r>
      <w:r w:rsidR="00594C12" w:rsidRPr="00594C12">
        <w:rPr>
          <w:vertAlign w:val="subscript"/>
        </w:rPr>
        <w:t>2</w:t>
      </w:r>
      <w:r>
        <w:t xml:space="preserve"> or 1% </w:t>
      </w:r>
      <w:r w:rsidR="00594C12" w:rsidRPr="00594C12">
        <w:t>O</w:t>
      </w:r>
      <w:r w:rsidR="00594C12" w:rsidRPr="00594C12">
        <w:rPr>
          <w:vertAlign w:val="subscript"/>
        </w:rPr>
        <w:t>2</w:t>
      </w:r>
      <w:r>
        <w:t xml:space="preserve"> with 0 or 40 hCG (IU/mL). Panel A: VEGF concentration (pg/mL) in culture media. Panel B: Progesterone concentration in culture media. Panel C: Normalized mRNA expression of LIF treatment marker SOCS3. Panel D: Normalized mRNA expression of hypoxia marker KDM3A and hCG treatment marker HSD3B. n = 4</w:t>
      </w:r>
    </w:p>
    <w:p w14:paraId="79CAD94C" w14:textId="57008CAB" w:rsidR="00F07BE0" w:rsidRDefault="00B70843" w:rsidP="00B70843">
      <w:pPr>
        <w:pStyle w:val="Heading1"/>
      </w:pPr>
      <w:r w:rsidRPr="00DD75E7">
        <w:br w:type="page"/>
      </w:r>
      <w:r w:rsidR="00CA0F37" w:rsidRPr="00DD75E7">
        <w:lastRenderedPageBreak/>
        <w:t>Introduction</w:t>
      </w:r>
      <w:bookmarkStart w:id="147" w:name="_2et92p0" w:colFirst="0" w:colLast="0"/>
      <w:bookmarkEnd w:id="137"/>
      <w:bookmarkEnd w:id="147"/>
      <w:r w:rsidR="00F90230">
        <w:t xml:space="preserve"> </w:t>
      </w:r>
    </w:p>
    <w:p w14:paraId="48D5CCAA" w14:textId="1BFC9162" w:rsidR="002160BB" w:rsidRPr="002160BB" w:rsidRDefault="002160BB" w:rsidP="002160BB">
      <w:pPr>
        <w:rPr>
          <w:rFonts w:asciiTheme="minorHAnsi" w:eastAsia="Times New Roman" w:hAnsiTheme="minorHAnsi"/>
        </w:rPr>
      </w:pPr>
      <w:r w:rsidRPr="002160BB">
        <w:rPr>
          <w:rFonts w:asciiTheme="minorHAnsi" w:hAnsiTheme="minorHAnsi"/>
        </w:rPr>
        <w:t xml:space="preserve">Luteinizing hormone (LH) stimulates ovulation and induces an inflammatory-type reaction in the follicle, which is necessary for fertility. During ovulation, LH induces secretion of critical intrafollicular factors, which </w:t>
      </w:r>
      <w:r w:rsidR="00E272DC">
        <w:rPr>
          <w:rFonts w:asciiTheme="minorHAnsi" w:hAnsiTheme="minorHAnsi"/>
        </w:rPr>
        <w:t>notably</w:t>
      </w:r>
      <w:r w:rsidR="00E272DC" w:rsidRPr="002160BB">
        <w:rPr>
          <w:rFonts w:asciiTheme="minorHAnsi" w:hAnsiTheme="minorHAnsi"/>
        </w:rPr>
        <w:t xml:space="preserve"> </w:t>
      </w:r>
      <w:r w:rsidRPr="002160BB">
        <w:rPr>
          <w:rFonts w:asciiTheme="minorHAnsi" w:hAnsiTheme="minorHAnsi"/>
        </w:rPr>
        <w:t xml:space="preserve">include inflammatory cytokines. However, the functional </w:t>
      </w:r>
      <w:r w:rsidR="00E272DC">
        <w:rPr>
          <w:rFonts w:asciiTheme="minorHAnsi" w:hAnsiTheme="minorHAnsi"/>
        </w:rPr>
        <w:t>roles for</w:t>
      </w:r>
      <w:r w:rsidRPr="002160BB">
        <w:rPr>
          <w:rFonts w:asciiTheme="minorHAnsi" w:hAnsiTheme="minorHAnsi"/>
        </w:rPr>
        <w:t xml:space="preserve"> most ovulation-associated cytokines are unknown</w:t>
      </w:r>
      <w:r w:rsidR="00E272DC">
        <w:rPr>
          <w:rFonts w:asciiTheme="minorHAnsi" w:hAnsiTheme="minorHAnsi"/>
        </w:rPr>
        <w:t xml:space="preserve"> in non-human primates and humans</w:t>
      </w:r>
      <w:r w:rsidRPr="002160BB">
        <w:rPr>
          <w:rFonts w:asciiTheme="minorHAnsi" w:hAnsiTheme="minorHAnsi"/>
        </w:rPr>
        <w:t xml:space="preserve">. There is a critical need to determine the function of LH-stimulated follicular cytokines in order to determine essential pathways for ovulation that could serve as targets for regulation of female fertility. </w:t>
      </w:r>
    </w:p>
    <w:p w14:paraId="4D196C60" w14:textId="691F8B19" w:rsidR="002160BB" w:rsidRPr="002160BB" w:rsidRDefault="002160BB" w:rsidP="002160BB">
      <w:pPr>
        <w:rPr>
          <w:rFonts w:asciiTheme="minorHAnsi" w:hAnsiTheme="minorHAnsi"/>
        </w:rPr>
      </w:pPr>
      <w:r w:rsidRPr="002160BB">
        <w:rPr>
          <w:rFonts w:asciiTheme="minorHAnsi" w:hAnsiTheme="minorHAnsi"/>
        </w:rPr>
        <w:t xml:space="preserve">Follicular LIF levels increase 15-fold in </w:t>
      </w:r>
      <w:r>
        <w:t>rhesus macaques</w:t>
      </w:r>
      <w:r w:rsidRPr="002160BB">
        <w:rPr>
          <w:rFonts w:asciiTheme="minorHAnsi" w:hAnsiTheme="minorHAnsi"/>
        </w:rPr>
        <w:t> </w:t>
      </w:r>
      <w:r w:rsidRPr="002160BB">
        <w:rPr>
          <w:rFonts w:asciiTheme="minorHAnsi" w:hAnsiTheme="minorHAnsi"/>
        </w:rPr>
        <w:fldChar w:fldCharType="begin" w:fldLock="1"/>
      </w:r>
      <w:r w:rsidR="00DE157D">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Pr="002160BB">
        <w:rPr>
          <w:rFonts w:asciiTheme="minorHAnsi" w:hAnsiTheme="minorHAnsi"/>
        </w:rPr>
        <w:fldChar w:fldCharType="separate"/>
      </w:r>
      <w:r w:rsidR="00F10B2C" w:rsidRPr="00F10B2C">
        <w:rPr>
          <w:noProof/>
        </w:rPr>
        <w:t>[1]</w:t>
      </w:r>
      <w:r w:rsidRPr="002160BB">
        <w:rPr>
          <w:rFonts w:asciiTheme="minorHAnsi" w:hAnsiTheme="minorHAnsi"/>
        </w:rPr>
        <w:fldChar w:fldCharType="end"/>
      </w:r>
      <w:r w:rsidRPr="002160BB">
        <w:rPr>
          <w:rFonts w:asciiTheme="minorHAnsi" w:hAnsiTheme="minorHAnsi"/>
        </w:rPr>
        <w:t xml:space="preserve"> and humans </w:t>
      </w:r>
      <w:r w:rsidRPr="002160BB">
        <w:rPr>
          <w:rFonts w:asciiTheme="minorHAnsi" w:hAnsiTheme="minorHAnsi"/>
        </w:rPr>
        <w:fldChar w:fldCharType="begin" w:fldLock="1"/>
      </w:r>
      <w:r w:rsidR="00DE157D">
        <w:instrText>ADDIN CSL_CITATION {"citationItems":[{"id":"ITEM-1","itemData":{"ISBN":"0268-1161 (Print) 0268-1161 (Linking)","ISSN":"0268-1161 (Print)","PMID":"9222008","abstract":"Leukaemia inhibitory factor (LIF) is a 43 kDa glycoprotein with a remarkable range of biological actions in different tissue systems. LIF improves the rate of fertilization of mouse oocytes in vitro and up-regulates aromatase enzyme. We postulated that LIF may be an important modulator of ovarian function and may also improve embryo quality in humans. Follicular fluid samples from patients undergoing in-vitro fertilization (IVF) and embryo transfer (n = 123), from women undergoing ovarian stimulation (n = 4) and from women undergoing laparoscopy for tubal ligation during their follicular phase (n = 3) were used. Follicular fluid LIF, oestradiol, and progesterone were measured and embryo quality was assessed. Granulosa-lutein cells were cultured for 3 days in Ham's F-12:Dulbecco's modified Eagle's medium (DMEM). Ovarian stromal cells, isolated by enzymatic dispersion of ovarian tissue, were also cultured in the same medium. Following experimental treatments, LIF mRNA and protein concentrations were quantified. The concentration of LIF was 0.8 +/- 0.3 (mean +/- SEM) pg/ml in pre-human chorionic gonadotrophin (HCG) follicular fluid samples and 13.0 +/- 1.1 pg/ml in post-HCG follicular fluid samples (P &lt; 0.05). LIF levels were undetectable in three follicular fluid samples obtained during unstimulated follicular phase. There was a correlation between follicular fluid LIF and follicular fluid oestradiol concentrations (r = 0.36; P = 0.0001) and the number of grade I embryos (r = 0.62; P = 0.01). LIF mRNA and the protein were expressed constitutively but in low amounts in the ovarian stromal cell cultures. The concentrations of LIF mRNA as well as protein were increased by interleukin (IL)-1alpha and tumour necrosis factor alpha (TNF alpha) in a time- and concentration-dependent manner. Purified granulosa-lutein cells expressed low amounts of LIF mRNA and protein which were not significantly increased by IL-1alpha or TNF alpha. Our findings suggest that HCG stimulates the expression of LIF in follicular fluid. Both granulosa-lutein and ovarian stromal cells express the LIF mRNA and produce the protein. Modulation of LIF in these cells may play an important role in the physiology of ovulation and early embryo development.","author":[{"dropping-particle":"","family":"Arici","given":"A","non-dropping-particle":"","parse-names":false,"suffix":""},{"dropping-particle":"","family":"Oral","given":"E","non-dropping-particle":"","parse-names":false,"suffix":""},{"dropping-particle":"","family":"Bahtiyar","given":"O","non-dropping-particle":"","parse-names":false,"suffix":""},{"dropping-particle":"","family":"Engin","given":"O","non-dropping-particle":"","parse-names":false,"suffix":""},{"dropping-particle":"","family":"Seli","given":"E","non-dropping-particle":"","parse-names":false,"suffix":""},{"dropping-particle":"","family":"Jones","given":"E E","non-dropping-particle":"","parse-names":false,"suffix":""}],"container-title":"Hum Reprod","id":"ITEM-1","issue":"6","issued":{"date-parts":[["1997"]]},"note":"Reminder to self: LIF is glycosolyated which likely has effect on function\n\nCOS cycles: pre-hCG undetectable, 34-h post hCG 13.0+1.1 pg/mL\nUnstimulated cycle, pre-LH: undetectable\n\nData seem to indicate that leukocytes are responsible for IL1 and TNF induced increase in LIF in granulosa-lutein cells, they do NOT show any of this data, probably large variabiliy. Did not do same leukocyte depletion in ovarian stroma to determine source of LIF","page":"1233-1239","title":"Leukaemia inhibitory factor expression in human follicular fluid and ovarian cells","type":"article-journal","volume":"12"},"uris":["http://www.mendeley.com/documents/?uuid=48338854-e451-4c1a-bd8c-0a0e56c0e075"]}],"mendeley":{"formattedCitation":"[2]","plainTextFormattedCitation":"[2]","previouslyFormattedCitation":"[2]"},"properties":{"noteIndex":0},"schema":"https://github.com/citation-style-language/schema/raw/master/csl-citation.json"}</w:instrText>
      </w:r>
      <w:r w:rsidRPr="002160BB">
        <w:rPr>
          <w:rFonts w:asciiTheme="minorHAnsi" w:hAnsiTheme="minorHAnsi"/>
        </w:rPr>
        <w:fldChar w:fldCharType="separate"/>
      </w:r>
      <w:r w:rsidR="00F10B2C" w:rsidRPr="00F10B2C">
        <w:rPr>
          <w:noProof/>
        </w:rPr>
        <w:t>[2]</w:t>
      </w:r>
      <w:r w:rsidRPr="002160BB">
        <w:rPr>
          <w:rFonts w:asciiTheme="minorHAnsi" w:hAnsiTheme="minorHAnsi"/>
        </w:rPr>
        <w:fldChar w:fldCharType="end"/>
      </w:r>
      <w:r w:rsidRPr="002160BB">
        <w:rPr>
          <w:rFonts w:asciiTheme="minorHAnsi" w:hAnsiTheme="minorHAnsi"/>
        </w:rPr>
        <w:t xml:space="preserve"> after an ovulatory stimulus. We determined that the complete canonical LIF-signaling pathway is present in the rhesus macaque follicle during ovulation </w:t>
      </w:r>
      <w:r w:rsidRPr="002160BB">
        <w:rPr>
          <w:rFonts w:asciiTheme="minorHAnsi" w:hAnsiTheme="minorHAnsi"/>
        </w:rPr>
        <w:fldChar w:fldCharType="begin" w:fldLock="1"/>
      </w:r>
      <w:r w:rsidR="00DE157D">
        <w:instrText>ADDIN CSL_CITATION {"citationItems":[{"id":"ITEM-1","itemData":{"DOI":"10.1093/molehr/gaq089","ISBN":"1360-9947\\r1460-2407","ISSN":"1460-2407","PMID":"21036944","abstract":"Experiments were designed to evaluate changes in the transcriptome (mRNA levels) in the ovulatory, luteinizing follicle of rhesus monkeys, using a controlled ovulation model that permits analysis of the naturally selected, dominant follicle at specific intervals (0, 12, 24 and 36 h) after exposure to an ovulatory (exogenous hCG) stimulus during the menstrual cycle. Total RNA was prepared from individual follicles (n= 4-8/timepoint), with an aliquot used for microarray analysis (Affymetrix Rhesus Macaque Genome Array) and the remainder applied to quantitative real-time PCR (q-PCR) assays. The microarray data from individual samples distinctly clustered according to timepoints, and ovulated follicles displayed markedly different expression patterns from unruptured follicles at 36 h. Between timepoint comparisons revealed profound changes in mRNA expression profiles. The dynamic pattern of mRNA expression for steroidogenic enzymes (CYP17A, CYP19A, HSD3B2, HSD11B1 and HSD11B2), steroidogenic acute regulatory protein (StAR) and gonadotrophin receptors [LH/choriogonadotrophin receptor (LHCGR), FSH receptor (FSHR)] as determined by microarray analysis correlated precisely with those from blinded q-PCR assays. Patterns of mRNA expression for epidermal-growth-factor-like factors (amphiregulin, epiregulin) and processes [hyaluronan synthase 2 (HAS2), tumor necrosis factor alpha-induced protein 6 (TNFAIP6)] implicated in cumulus-oocyte maturation/expansion were also comparable between assays. Thus, several mRNAs displayed the expected expression pattern for purported theca (e.g. CYP17A), granulosa (CYP19A, FSHR), cumulus (HAS2, TNFAIP6) cell and surface epithelium (HSD11B)-related genes in the rodent/primate pre-ovulatory follicle. This database will be of great value in analyzing molecular and cellular pathways associated with periovulatory events in the primate follicle (e.g. follicle rupture, luteinization, inflammatory response and angiogenesis), and for identifying novel gene products controlling mammalian fertility.","author":[{"dropping-particle":"","family":"Xu","given":"Fuhua","non-dropping-particle":"","parse-names":false,"suffix":""},{"dropping-particle":"","family":"Stouffer","given":"Richard L.","non-dropping-particle":"","parse-names":false,"suffix":""},{"dropping-particle":"","family":"Müller","given":"Jörg","non-dropping-particle":"","parse-names":false,"suffix":""},{"dropping-particle":"","family":"Hennebold","given":"Jon D.","non-dropping-particle":"","parse-names":false,"suffix":""},{"dropping-particle":"","family":"Wright","given":"Jay W.","non-dropping-particle":"","parse-names":false,"suffix":""},{"dropping-particle":"","family":"Bahar","given":"Alistair","non-dropping-particle":"","parse-names":false,"suffix":""},{"dropping-particle":"","family":"Leder","given":"Gabriele","non-dropping-particle":"","parse-names":false,"suffix":""},{"dropping-particle":"","family":"Peters","given":"Michaele","non-dropping-particle":"","parse-names":false,"suffix":""},{"dropping-particle":"","family":"Thorne","given":"Melissa","non-dropping-particle":"","parse-names":false,"suffix":""},{"dropping-particle":"","family":"Sims","given":"Micaela","non-dropping-particle":"","parse-names":false,"suffix":""},{"dropping-particle":"","family":"Wintermantel","given":"Tim","non-dropping-particle":"","parse-names":false,"suffix":""},{"dropping-particle":"","family":"Lindenthal","given":"Bernhard","non-dropping-particle":"","parse-names":false,"suffix":""}],"container-title":"Molecular human reproduction","id":"ITEM-1","issue":"3","issued":{"date-parts":[["2011","3"]]},"note":"RNA Isolation - The follicle was separated from the ovary, frozen in liquid nitrogen and stored at 2808C for later isolation of total RNA using Trizol (Invitrogen, Carlsbad, CA, USA) according to Invitrogen’s standard protocol. Part of the RNA preparation","page":"152-65","title":"Dynamics of the transcriptome in the primate ovulatory follicle.","type":"article-journal","volume":"17"},"uris":["http://www.mendeley.com/documents/?uuid=83cc0d65-603d-4970-8cdd-848863f0ece1"]}],"mendeley":{"formattedCitation":"[3]","plainTextFormattedCitation":"[3]","previouslyFormattedCitation":"[3]"},"properties":{"noteIndex":0},"schema":"https://github.com/citation-style-language/schema/raw/master/csl-citation.json"}</w:instrText>
      </w:r>
      <w:r w:rsidRPr="002160BB">
        <w:rPr>
          <w:rFonts w:asciiTheme="minorHAnsi" w:hAnsiTheme="minorHAnsi"/>
        </w:rPr>
        <w:fldChar w:fldCharType="separate"/>
      </w:r>
      <w:r w:rsidR="00F10B2C" w:rsidRPr="00F10B2C">
        <w:rPr>
          <w:noProof/>
        </w:rPr>
        <w:t>[3]</w:t>
      </w:r>
      <w:r w:rsidRPr="002160BB">
        <w:rPr>
          <w:rFonts w:asciiTheme="minorHAnsi" w:hAnsiTheme="minorHAnsi"/>
        </w:rPr>
        <w:fldChar w:fldCharType="end"/>
      </w:r>
      <w:r w:rsidRPr="002160BB">
        <w:rPr>
          <w:rFonts w:asciiTheme="minorHAnsi" w:hAnsiTheme="minorHAnsi"/>
        </w:rPr>
        <w:t>. Members include the LIF receptor, co-receptor (gp130), and the LIF-activated transcription factor STAT3 (signal transducer and activator of transcription 3). Most notably, LIF signaling is required for rhesus macaque ovulation, which our laboratory recently published </w:t>
      </w:r>
      <w:r w:rsidRPr="002160BB">
        <w:rPr>
          <w:rFonts w:asciiTheme="minorHAnsi" w:hAnsiTheme="minorHAnsi"/>
        </w:rPr>
        <w:fldChar w:fldCharType="begin" w:fldLock="1"/>
      </w:r>
      <w:r w:rsidR="00DE157D">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Pr="002160BB">
        <w:rPr>
          <w:rFonts w:asciiTheme="minorHAnsi" w:hAnsiTheme="minorHAnsi"/>
        </w:rPr>
        <w:fldChar w:fldCharType="separate"/>
      </w:r>
      <w:r w:rsidR="00F10B2C" w:rsidRPr="00F10B2C">
        <w:rPr>
          <w:noProof/>
        </w:rPr>
        <w:t>[1]</w:t>
      </w:r>
      <w:r w:rsidRPr="002160BB">
        <w:rPr>
          <w:rFonts w:asciiTheme="minorHAnsi" w:hAnsiTheme="minorHAnsi"/>
        </w:rPr>
        <w:fldChar w:fldCharType="end"/>
      </w:r>
      <w:r w:rsidRPr="002160BB">
        <w:rPr>
          <w:rFonts w:asciiTheme="minorHAnsi" w:hAnsiTheme="minorHAnsi"/>
        </w:rPr>
        <w:t>. Although LIF follicular concentrations are positively correlated with embryo quality, the downstream functional LIF effects are unknown in the follicle.</w:t>
      </w:r>
    </w:p>
    <w:p w14:paraId="42478567" w14:textId="296EE084" w:rsidR="00E272DC" w:rsidRPr="00E272DC" w:rsidRDefault="00E272DC" w:rsidP="00E272DC">
      <w:pPr>
        <w:rPr>
          <w:rFonts w:eastAsia="Times New Roman"/>
        </w:rPr>
      </w:pPr>
      <w:r w:rsidRPr="002160BB">
        <w:rPr>
          <w:rFonts w:asciiTheme="minorHAnsi" w:hAnsiTheme="minorHAnsi"/>
          <w:iCs/>
        </w:rPr>
        <w:t>Thus, the objective</w:t>
      </w:r>
      <w:r w:rsidRPr="002160BB">
        <w:rPr>
          <w:rFonts w:asciiTheme="minorHAnsi" w:hAnsiTheme="minorHAnsi"/>
        </w:rPr>
        <w:t xml:space="preserve"> of this study was to </w:t>
      </w:r>
      <w:r>
        <w:rPr>
          <w:rFonts w:asciiTheme="minorHAnsi" w:hAnsiTheme="minorHAnsi"/>
        </w:rPr>
        <w:t xml:space="preserve">determine factors that promote LIF signaling in rhesus macaque granulosa cells. </w:t>
      </w:r>
      <w:r w:rsidRPr="002160BB">
        <w:rPr>
          <w:rFonts w:asciiTheme="minorHAnsi" w:hAnsiTheme="minorHAnsi"/>
        </w:rPr>
        <w:t xml:space="preserve">The </w:t>
      </w:r>
      <w:r w:rsidRPr="002160BB">
        <w:rPr>
          <w:rFonts w:asciiTheme="minorHAnsi" w:hAnsiTheme="minorHAnsi"/>
          <w:iCs/>
        </w:rPr>
        <w:t>hypothesis</w:t>
      </w:r>
      <w:r w:rsidRPr="002160BB">
        <w:rPr>
          <w:rFonts w:asciiTheme="minorHAnsi" w:hAnsiTheme="minorHAnsi"/>
        </w:rPr>
        <w:t xml:space="preserve"> was that </w:t>
      </w:r>
      <w:r w:rsidRPr="00E272DC">
        <w:rPr>
          <w:rFonts w:asciiTheme="minorHAnsi" w:hAnsiTheme="minorHAnsi"/>
        </w:rPr>
        <w:t xml:space="preserve">secretion of the cytokine leukemia inhibitory factor (LIF) was regulated by processes known to be important for ovulation, specifically LHCGR activation and </w:t>
      </w:r>
      <w:commentRangeStart w:id="148"/>
      <w:r w:rsidRPr="00E272DC">
        <w:rPr>
          <w:rFonts w:asciiTheme="minorHAnsi" w:hAnsiTheme="minorHAnsi"/>
        </w:rPr>
        <w:t>low oxygen tension</w:t>
      </w:r>
      <w:commentRangeEnd w:id="148"/>
      <w:r>
        <w:rPr>
          <w:rStyle w:val="CommentReference"/>
        </w:rPr>
        <w:commentReference w:id="148"/>
      </w:r>
      <w:r w:rsidRPr="002160BB">
        <w:rPr>
          <w:rFonts w:asciiTheme="minorHAnsi" w:hAnsiTheme="minorHAnsi"/>
        </w:rPr>
        <w:t>.</w:t>
      </w:r>
      <w:bookmarkStart w:id="149" w:name="_Toc531282727"/>
      <w:r w:rsidRPr="00E272DC">
        <w:rPr>
          <w:rFonts w:eastAsia="Times New Roman"/>
          <w:iCs/>
        </w:rPr>
        <w:t xml:space="preserve"> </w:t>
      </w:r>
      <w:r>
        <w:rPr>
          <w:rFonts w:eastAsia="Times New Roman"/>
          <w:iCs/>
        </w:rPr>
        <w:t>Additionally,</w:t>
      </w:r>
      <w:r w:rsidRPr="00E272DC">
        <w:rPr>
          <w:rFonts w:eastAsia="Times New Roman"/>
        </w:rPr>
        <w:t xml:space="preserve"> LIF activates canonical inflammatory transcription factors and modulates progesterone biosynthesis in the rhesus macaque</w:t>
      </w:r>
      <w:r>
        <w:rPr>
          <w:rFonts w:eastAsia="Times New Roman"/>
        </w:rPr>
        <w:t xml:space="preserve"> </w:t>
      </w:r>
      <w:r w:rsidR="002A1A50">
        <w:rPr>
          <w:rFonts w:eastAsia="Times New Roman"/>
        </w:rPr>
        <w:t>follicular</w:t>
      </w:r>
      <w:r>
        <w:rPr>
          <w:rFonts w:eastAsia="Times New Roman"/>
        </w:rPr>
        <w:t xml:space="preserve"> granulosa cells</w:t>
      </w:r>
      <w:r w:rsidRPr="00E272DC">
        <w:rPr>
          <w:rFonts w:eastAsia="Times New Roman"/>
        </w:rPr>
        <w:t>.</w:t>
      </w:r>
    </w:p>
    <w:bookmarkEnd w:id="149"/>
    <w:p w14:paraId="4B21561C" w14:textId="29B6873C" w:rsidR="002160BB" w:rsidRPr="002160BB" w:rsidRDefault="002160BB" w:rsidP="002160BB"/>
    <w:p w14:paraId="75FF318A" w14:textId="77777777" w:rsidR="00A41E20" w:rsidRPr="00DD75E7" w:rsidRDefault="00CA0F37" w:rsidP="00AA3962">
      <w:pPr>
        <w:pStyle w:val="Heading1"/>
      </w:pPr>
      <w:bookmarkStart w:id="150" w:name="_Toc465190630"/>
      <w:r w:rsidRPr="00DD75E7">
        <w:t>Materials and Methods</w:t>
      </w:r>
      <w:bookmarkEnd w:id="150"/>
    </w:p>
    <w:p w14:paraId="5A1C81ED" w14:textId="2F1FB80F" w:rsidR="00A41E20" w:rsidRDefault="00CA0F37" w:rsidP="009903DE">
      <w:pPr>
        <w:pStyle w:val="Heading2"/>
      </w:pPr>
      <w:bookmarkStart w:id="151" w:name="_1t3h5sf" w:colFirst="0" w:colLast="0"/>
      <w:bookmarkStart w:id="152" w:name="_Toc465190631"/>
      <w:bookmarkEnd w:id="151"/>
      <w:r w:rsidRPr="00DD75E7">
        <w:t>Animal</w:t>
      </w:r>
      <w:bookmarkEnd w:id="152"/>
      <w:r w:rsidR="00F10B2C">
        <w:t xml:space="preserve"> Protocols</w:t>
      </w:r>
    </w:p>
    <w:p w14:paraId="2058407A" w14:textId="238C822A" w:rsidR="00DE157D" w:rsidRDefault="00F10B2C" w:rsidP="00F10B2C">
      <w:r>
        <w:t>All animal protocols have been previously described in detail including the housing and general care of rhesus macaques</w:t>
      </w:r>
      <w:r w:rsidR="00DE157D">
        <w:t>(</w:t>
      </w:r>
      <w:proofErr w:type="spellStart"/>
      <w:r w:rsidR="00DE157D" w:rsidRPr="00DE157D">
        <w:rPr>
          <w:i/>
        </w:rPr>
        <w:t>Macaca</w:t>
      </w:r>
      <w:proofErr w:type="spellEnd"/>
      <w:r w:rsidR="00DE157D" w:rsidRPr="00DE157D">
        <w:rPr>
          <w:i/>
        </w:rPr>
        <w:t xml:space="preserve"> </w:t>
      </w:r>
      <w:proofErr w:type="spellStart"/>
      <w:r w:rsidR="00DE157D" w:rsidRPr="00DE157D">
        <w:rPr>
          <w:i/>
        </w:rPr>
        <w:t>mulatta</w:t>
      </w:r>
      <w:proofErr w:type="spellEnd"/>
      <w:r>
        <w:t>) </w:t>
      </w:r>
      <w:r>
        <w:fldChar w:fldCharType="begin" w:fldLock="1"/>
      </w:r>
      <w:r w:rsidR="00DE157D">
        <w:instrText>ADDIN CSL_CITATION {"citationItems":[{"id":"ITEM-1","itemData":{"ISBN":"0006-3363 (Print)\\r0006-3363 (Linking)","ISSN":"0006-3363","PMID":"2508776","abstract":"Twenty-three rhesus monkeys were subjected to 9 days of ovarian hyperstimulation with sequential exposure to human follicle-stimulating hormone (hFSH) and then human luteinizing hormone (hLH) + hFSH. Six animals (26%) did not exhibit sustained, elevated levels of circulating estradiol, primarily due to the occurrence of a premature surge of endogenous LH (n = 4). Seventeen animals (74%) responded with supraphysiologic levels of circulating estradiol (peak value: means = 4480 pg/ml) and received human chorionic gonadotropin (hCG) on Day 10. Oocytes were collected 26 h later by aspiration of large antral follicles. Oocyte quantity (means = 18/animal) and quality (63% mature) were evaluated by in vitro fertilization (IVF), embryonic development, and embryo transfer to foster mothers. Modified conditions for the successful fertilization of oocytes used a Tyrode's augmented (TALP) medium supplemented with 0.3% bovine serum albumin (BSA). Oocytes were inseminated at the metaphase II stage with ejaculated, washed sperm (50 100 x 10(3)/ml) preexposed at ambient temperature to caffeine and dibutyryl cyclic adenosine 3'5'-monophosphate. Successful fertilization ranged from 26% to 75%. In one experiment, 5 of 11 embryos produced by IVF developed in vitro to hatched blastocysts. Embryo freezing employed a propanediol-based protocol and was applied to early cleavage-stage embryos with 100% (5 of 5) post-thaw survival. Two frozen-thawed embryos were transferred transtubally on 3 occasions into rhesus monkeys during the early luteal phase of spontaneous menstrual cycles. One pregnancy resulted, which proceeded normally to the unassisted delivery of a male offspring 170 days after the LH surge. We conclude that this sequential regimen of human gonadotropins provides a cohort of oocytes from rhesus monkeys that will complete meiotic maturation and fertilize in vitro, with embryonic development proceeding in vitro and in vivo. The production of putative antibodies to human gonadotropins, assessed by the presence of Protein A-precipitated hCG binding components in sera, limits the repeated use of monkeys in the hyperstimulation protocol. Nevertheless, this model system should facilitate further studies on oocyte maturation, fertilization, and early embryogenesis in primates.","author":[{"dropping-particle":"","family":"Wolf","given":"D P","non-dropping-particle":"","parse-names":false,"suffix":""},{"dropping-particle":"","family":"Vandevoort","given":"C A","non-dropping-particle":"","parse-names":false,"suffix":""},{"dropping-particle":"","family":"Meyer-Haas","given":"G R","non-dropping-particle":"","parse-names":false,"suffix":""},{"dropping-particle":"","family":"Zelinski-Wooten","given":"M B","non-dropping-particle":"","parse-names":false,"suffix":""},{"dropping-particle":"","family":"Hess","given":"D L","non-dropping-particle":"","parse-names":false,"suffix":""},{"dropping-particle":"","family":"Baughman","given":"W L","non-dropping-particle":"","parse-names":false,"suffix":""},{"dropping-particle":"","family":"Stouffer","given":"Richard L.","non-dropping-particle":"","parse-names":false,"suffix":""}],"container-title":"Biology of reproduction","id":"ITEM-1","issue":"2","issued":{"date-parts":[["1989","8"]]},"page":"335-46","title":"In vitro fertilization and embryo transfer in the rhesus monkey.","type":"article-journal","volume":"41"},"uris":["http://www.mendeley.com/documents/?uuid=b9faa88a-7e17-413a-8443-f3056068ba26"]}],"mendeley":{"formattedCitation":"[4]","plainTextFormattedCitation":"[4]","previouslyFormattedCitation":"[4]"},"properties":{"noteIndex":0},"schema":"https://github.com/citation-style-language/schema/raw/master/csl-citation.json"}</w:instrText>
      </w:r>
      <w:r>
        <w:fldChar w:fldCharType="separate"/>
      </w:r>
      <w:r w:rsidRPr="00F10B2C">
        <w:rPr>
          <w:noProof/>
        </w:rPr>
        <w:t>[4]</w:t>
      </w:r>
      <w:r>
        <w:fldChar w:fldCharType="end"/>
      </w:r>
      <w:r>
        <w:t>, monitoring of serum hormone levels</w:t>
      </w:r>
      <w:r w:rsidR="00DE157D">
        <w:t> </w:t>
      </w:r>
      <w:r w:rsidR="00DE157D">
        <w:fldChar w:fldCharType="begin" w:fldLock="1"/>
      </w:r>
      <w:r w:rsidR="00DE157D">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00DE157D">
        <w:fldChar w:fldCharType="separate"/>
      </w:r>
      <w:r w:rsidR="00DE157D" w:rsidRPr="00DE157D">
        <w:rPr>
          <w:noProof/>
        </w:rPr>
        <w:t>[1]</w:t>
      </w:r>
      <w:r w:rsidR="00DE157D">
        <w:fldChar w:fldCharType="end"/>
      </w:r>
      <w:r w:rsidR="00DE157D">
        <w:t>, controlled ovulation </w:t>
      </w:r>
      <w:r w:rsidR="00DE157D">
        <w:fldChar w:fldCharType="begin" w:fldLock="1"/>
      </w:r>
      <w:r w:rsidR="00DE157D">
        <w:instrText>ADDIN CSL_CITATION {"citationItems":[{"id":"ITEM-1","itemData":{"DOI":"10.1093/humrep/deg467","ISBN":"0268-1161 (Print)\\r0268-1161 (Linking)","ISSN":"0268-1161","PMID":"14585870","abstract":"BACKGROUND A method was sought to control ovulation of the dominant follicle and to test the importance of LH during the late follicular phase of the menstrual cycle. Menstrual cycles of rhesus monkeys were monitored, and treatment initiated at the late follicular phase (after dominant follicle selection, before ovulation). METHODS The 2-day treatment consisted of GnRH antagonist plus either r-hFSH and r-hLH (1:1 or 2:1 dose ratio) or r-hFSH alone. In addition, half of the females received an ovulatory bolus of hCG. RESULTS When treatment was initiated at estradiol levels &gt;120 pg/ml, neither the endogenous LH surge, ovulation nor luteal function were controlled. However, when treatment was initiated at estradiol levels 80-120 pg/ml using either 1:1 or 2:1 dose ratios of FSH:LH, the LH surge was prevented, and ovulation occurred following hCG treatment. FSH-only treatment also prevented the LH surge, but follicle development appeared abnormal, and hCG failed to stimulate ovulation. CONCLUSIONS Control over the naturally dominant follicle is possible during the late follicular phase using an abbreviated GnRH antagonist, FSH+LH protocol. This method offers a model to investigate periovulatory events and their regulation by gonadotrophins/local factors during the natural menstrual cycle in primates.","author":[{"dropping-particle":"","family":"Young","given":"Kelly A.","non-dropping-particle":"","parse-names":false,"suffix":""},{"dropping-particle":"","family":"Chaffin","given":"Charles L.","non-dropping-particle":"","parse-names":false,"suffix":""},{"dropping-particle":"","family":"Molskness","given":"Theodore A.","non-dropping-particle":"","parse-names":false,"suffix":""},{"dropping-particle":"","family":"Stouffer","given":"Richard L.","non-dropping-particle":"","parse-names":false,"suffix":""}],"container-title":"Human reproduction (Oxford, England)","id":"ITEM-1","issue":"11","issued":{"date-parts":[["2003","11"]]},"page":"2257-63","title":"Controlled ovulation of the dominant follicle: a critical role for LH in the late follicular phase of the menstrual cycle.","type":"article-journal","volume":"18"},"uris":["http://www.mendeley.com/documents/?uuid=95d6ca0f-44cd-44de-af04-421c5a3ee686"]}],"mendeley":{"formattedCitation":"[5]","plainTextFormattedCitation":"[5]","previouslyFormattedCitation":"[5]"},"properties":{"noteIndex":0},"schema":"https://github.com/citation-style-language/schema/raw/master/csl-citation.json"}</w:instrText>
      </w:r>
      <w:r w:rsidR="00DE157D">
        <w:fldChar w:fldCharType="separate"/>
      </w:r>
      <w:r w:rsidR="00DE157D" w:rsidRPr="00DE157D">
        <w:rPr>
          <w:noProof/>
        </w:rPr>
        <w:t>[5]</w:t>
      </w:r>
      <w:r w:rsidR="00DE157D">
        <w:fldChar w:fldCharType="end"/>
      </w:r>
      <w:r w:rsidR="00DE157D">
        <w:t>, controlled ovarian stimulation </w:t>
      </w:r>
      <w:r w:rsidR="00DE157D">
        <w:fldChar w:fldCharType="begin" w:fldLock="1"/>
      </w:r>
      <w:r w:rsidR="00DE157D">
        <w:instrText>ADDIN CSL_CITATION {"citationItems":[{"id":"ITEM-1","itemData":{"DOI":"10.1093/humrep/15.12.2489","ISBN":"0268-1161 (Print)","ISSN":"0268-1161","PMID":"11098016","abstract":"Peri-ovulatory progesterone plays an indispensable role in ovulation and luteinization, possibly by controlling tissue remodelling of the ovulatory follicle. This study was designed to evaluate gonadotrophin- versus progestin-mediated changes to the morphology of the follicle wall during luteinization. Ovaries were obtained from macaques undergoing ovarian stimulation either before (0 h) or up to 36 h following administration of an ovulatory human chorionic gonadotrophin (HCG) bolus with or without a 3beta-hydroxysteroid dehydrogenase inhibitor and a non-metabolisable progestin. Morphological changes occurred within 12 h of HCG in the theca, and around 24 h in the granulosa layer and basement membrane. Steroid depletion resulted in follicles that did not luteinize during the 36 h interval, or alternatively, those that exhibited premature luteinization by 12 h post-HCG. Progestin replacement restored normal morphology, although the presence of antral blood suggested acceleration of normal tissue remodelling. A proportion of pre-ovulatory follicles became atretic after the HCG bolus, although progestin treatment reduced the percentage of atretic follicles. Ovarian stimulation resulted in the development of multiple pre-ovulatory follicles which are heterogeneous in their response to the HCG bolus and local progestin action. Nevertheless, this model supports both anti-atretic and pro-differentiative actions of progesterone in promoting follicular health and remodelling during the development of the corpus luteum.","author":[{"dropping-particle":"","family":"Chaffin","given":"Charles L.","non-dropping-particle":"","parse-names":false,"suffix":""},{"dropping-particle":"","family":"Stouffer","given":"Richard L.","non-dropping-particle":"","parse-names":false,"suffix":""}],"container-title":"Human reproduction (Oxford, England)","id":"ITEM-1","issue":"12","issued":{"date-parts":[["2000","12"]]},"page":"2489-95","title":"Role of gonadotrophins and progesterone in the regulation of morphological remodelling and atresia in the monkey peri-ovulatory follicle.","type":"article-journal","volume":"15"},"uris":["http://www.mendeley.com/documents/?uuid=5eb8a003-5ede-4f69-a394-fb49a8871bd2"]}],"mendeley":{"formattedCitation":"[6]","plainTextFormattedCitation":"[6]","previouslyFormattedCitation":"[6]"},"properties":{"noteIndex":0},"schema":"https://github.com/citation-style-language/schema/raw/master/csl-citation.json"}</w:instrText>
      </w:r>
      <w:r w:rsidR="00DE157D">
        <w:fldChar w:fldCharType="separate"/>
      </w:r>
      <w:r w:rsidR="00DE157D" w:rsidRPr="00DE157D">
        <w:rPr>
          <w:noProof/>
        </w:rPr>
        <w:t>[6]</w:t>
      </w:r>
      <w:r w:rsidR="00DE157D">
        <w:fldChar w:fldCharType="end"/>
      </w:r>
      <w:r w:rsidR="00DE157D">
        <w:t>,</w:t>
      </w:r>
      <w:r w:rsidR="006253B3" w:rsidRPr="006253B3">
        <w:t xml:space="preserve"> </w:t>
      </w:r>
      <w:r w:rsidR="006253B3">
        <w:t>rhesus granulosa cell isolation </w:t>
      </w:r>
      <w:r w:rsidR="006253B3">
        <w:fldChar w:fldCharType="begin" w:fldLock="1"/>
      </w:r>
      <w:r w:rsidR="00EB7E7B">
        <w:instrText>ADDIN CSL_CITATION {"citationItems":[{"id":"ITEM-1","itemData":{"DOI":"10.1095/biolreprod.115.134981","ISSN":"1529-7268","PMID":"26985003","abstract":"Adenoviral vectors (vectors) expressing short-hairpin RNAs complementary to macaque nuclear progesterone (P) receptor PGR mRNA (shPGR) or a nontargeting scrambled control (shScram) were used to determine the role PGR plays in ovulation/luteinization in rhesus monkeys. Nonluteinized granulosa cells collected from monkeys (n = 4) undergoing controlled ovarian stimulation protocols were exposed to either shPGR, shScram, or no virus for 24 h; human chorionic gonadotropin (hCG) was then added to half of the wells to induce luteinization (luteinized granulosa cells [LGCs]; n = 4-6 wells/treatment/monkey). Cells/media were collected 48, 72, and 120 h postvector for evaluation of PGR mRNA and P levels. Addition of hCG increased (P &lt; 0.05) PGR mRNA and medium P levels in controls. However, a time-dependent decline (P &lt; 0.05) in PGR mRNA and P occurred in shPGR vector groups. Injection of shPGR, but not shScram, vector into the preovulatory follicle 20 h before hCG administration during controlled ovulation protocols prevented follicle rupture in five of six monkeys as determined by laparoscopic evaluation, with a trapped oocyte confirmed in three of four follicles of excised ovaries. Injection of shPGR also prevented the rise in serum P levels following the hCG bolus compared to shScram (P &lt; 0.05). Nuclear PGR immunostaining was undetectable in granulosa cells from shPGR-injected follicles, compared to intense staining in shScram controls. Thus, the nuclear PGR appears to mediate P action in the dominant follicle promoting ovulation in primates. In vitro and in vivo effects of PGR knockdown in LGCs also support the hypothesis that P enhances its own synthesis in the primate corpus luteum by promoting luteinization.","author":[{"dropping-particle":"V.","family":"Bishop","given":"Cecily","non-dropping-particle":"","parse-names":false,"suffix":""},{"dropping-particle":"","family":"Hennebold","given":"Jon D.","non-dropping-particle":"","parse-names":false,"suffix":""},{"dropping-particle":"","family":"Kahl","given":"Christoph A","non-dropping-particle":"","parse-names":false,"suffix":""},{"dropping-particle":"","family":"Stouffer","given":"Richard L.","non-dropping-particle":"","parse-names":false,"suffix":""}],"container-title":"Biology of reproduction","id":"ITEM-1","issue":"5","issued":{"date-parts":[["2016","5","1"]]},"page":"109","title":"Knockdown of Progesterone Receptor (PGR) in Macaque Granulosa Cells Disrupts Ovulation and Progesterone Production.","type":"article-journal","volume":"94"},"uris":["http://www.mendeley.com/documents/?uuid=f098de4d-1275-351f-b922-768ba8a4b59e"]}],"mendeley":{"formattedCitation":"[7]","plainTextFormattedCitation":"[7]","previouslyFormattedCitation":"[7]"},"properties":{"noteIndex":0},"schema":"https://github.com/citation-style-language/schema/raw/master/csl-citation.json"}</w:instrText>
      </w:r>
      <w:r w:rsidR="006253B3">
        <w:fldChar w:fldCharType="separate"/>
      </w:r>
      <w:r w:rsidR="006253B3" w:rsidRPr="006253B3">
        <w:rPr>
          <w:noProof/>
        </w:rPr>
        <w:t>[7]</w:t>
      </w:r>
      <w:r w:rsidR="006253B3">
        <w:fldChar w:fldCharType="end"/>
      </w:r>
      <w:r w:rsidR="006253B3">
        <w:t>,</w:t>
      </w:r>
      <w:r w:rsidR="00DE157D">
        <w:t xml:space="preserve"> and rhesus granulosa cell culture </w:t>
      </w:r>
      <w:r w:rsidR="00DE157D">
        <w:fldChar w:fldCharType="begin" w:fldLock="1"/>
      </w:r>
      <w:r w:rsidR="006253B3">
        <w:instrText>ADDIN CSL_CITATION {"citationItems":[{"id":"ITEM-1","itemData":{"DOI":"10.1385/ENDO:22:3:249","ISSN":"1355-008X","PMID":"14709798","abstract":"The midcycle surge of luteinizing hormone (LH) triggers events within the primate periovulatory follicle that culminate in follicle rupture and luteinization of the follicle wall; these events include the shift from primarily estrogen to primarily progesterone production, vascularization of the granulosa cell layer, and expression of matrix metalloproteinases and their inhibitors (MMPs and TIMPs) thought to be necessary for follicle rupture. However, it is unknown if LH acts directly at granulosa cells to regulate these important periovulatory processes. The ovulatory LH surge also stimulates the production of prostaglandins (PGs) by the follicle just before follicle rupture, suggesting that LH may have both PG-dependent and PG-independent actions. To address these questions, gonadotropins were administered to adult female rhesus monkeys to stimulate the development of multiple, large preovulatory follicles. Granulosa cells were aspirated and maintained in vitro for up to 48 h in serum-free, chemically defined medium. Granulosa cells were cultured with LH alone or in combination with PGs to determine if these hormones act directly at granulosa cells to induce the production of factors implicated in periovulatory processes. LH treatment increased media progesterone (p &lt; 0.05) and vascular endothelial growth factor (VEGF; p &lt; 0.05) levels as well as stimulating expression of mRNAs for MMP-1 (p = 0.05), MMP-9 (p &lt; 0.05), and TIMP-1 (p &lt; 0.05), similar to the effects of an ovulatory dose of gonadotropin in vivo. PGE2 alone elevated media progesterone levels but decreased LH stimulation of MMP- 1 mRNA (p &lt; 0.05). PGF2alpha reduced LH-stimulated TIMP-1 mRNA (p &lt; 0.05) levels. These studies suggest a direct action of LH on granulosa cells to stimulate the processes involved in tissue remodeling and neovascularization, i.e., MMPs/TIMPs and angiogenic factors, as well as steroidogenesis. LH-stimulated PGs may have a regulatory role to modulate some effects of the LH surge, such as MMP/TIMP expression.","author":[{"dropping-particle":"","family":"Duffy","given":"Diane M.","non-dropping-particle":"","parse-names":false,"suffix":""},{"dropping-particle":"","family":"Stouffer","given":"Richard L.","non-dropping-particle":"","parse-names":false,"suffix":""}],"container-title":"Endocrine","id":"ITEM-1","issue":"3","issued":{"date-parts":[["2003","12"]]},"page":"249-56","title":"Luteinizing hormone acts directly at granulosa cells to stimulate periovulatory processes: modulation of luteinizing hormone effects by prostaglandins.","type":"article-journal","volume":"22"},"uris":["http://www.mendeley.com/documents/?uuid=a8f99a8d-ac8c-45c2-90c6-90c7a1fb289c"]},{"id":"ITEM-2","itemData":{"DOI":"10.1095/biolreprod.115.134981","ISSN":"1529-7268","PMID":"26985003","abstract":"Adenoviral vectors (vectors) expressing short-hairpin RNAs complementary to macaque nuclear progesterone (P) receptor PGR mRNA (shPGR) or a nontargeting scrambled control (shScram) were used to determine the role PGR plays in ovulation/luteinization in rhesus monkeys. Nonluteinized granulosa cells collected from monkeys (n = 4) undergoing controlled ovarian stimulation protocols were exposed to either shPGR, shScram, or no virus for 24 h; human chorionic gonadotropin (hCG) was then added to half of the wells to induce luteinization (luteinized granulosa cells [LGCs]; n = 4-6 wells/treatment/monkey). Cells/media were collected 48, 72, and 120 h postvector for evaluation of PGR mRNA and P levels. Addition of hCG increased (P &lt; 0.05) PGR mRNA and medium P levels in controls. However, a time-dependent decline (P &lt; 0.05) in PGR mRNA and P occurred in shPGR vector groups. Injection of shPGR, but not shScram, vector into the preovulatory follicle 20 h before hCG administration during controlled ovulation protocols prevented follicle rupture in five of six monkeys as determined by laparoscopic evaluation, with a trapped oocyte confirmed in three of four follicles of excised ovaries. Injection of shPGR also prevented the rise in serum P levels following the hCG bolus compared to shScram (P &lt; 0.05). Nuclear PGR immunostaining was undetectable in granulosa cells from shPGR-injected follicles, compared to intense staining in shScram controls. Thus, the nuclear PGR appears to mediate P action in the dominant follicle promoting ovulation in primates. In vitro and in vivo effects of PGR knockdown in LGCs also support the hypothesis that P enhances its own synthesis in the primate corpus luteum by promoting luteinization.","author":[{"dropping-particle":"V.","family":"Bishop","given":"Cecily","non-dropping-particle":"","parse-names":false,"suffix":""},{"dropping-particle":"","family":"Hennebold","given":"Jon D.","non-dropping-particle":"","parse-names":false,"suffix":""},{"dropping-particle":"","family":"Kahl","given":"Christoph A","non-dropping-particle":"","parse-names":false,"suffix":""},{"dropping-particle":"","family":"Stouffer","given":"Richard L.","non-dropping-particle":"","parse-names":false,"suffix":""}],"container-title":"Biology of reproduction","id":"ITEM-2","issue":"5","issued":{"date-parts":[["2016","5","1"]]},"page":"109","title":"Knockdown of Progesterone Receptor (PGR) in Macaque Granulosa Cells Disrupts Ovulation and Progesterone Production.","type":"article-journal","volume":"94"},"uris":["http://www.mendeley.com/documents/?uuid=f098de4d-1275-351f-b922-768ba8a4b59e"]}],"mendeley":{"formattedCitation":"[7,8]","plainTextFormattedCitation":"[7,8]","previouslyFormattedCitation":"[7,8]"},"properties":{"noteIndex":0},"schema":"https://github.com/citation-style-language/schema/raw/master/csl-citation.json"}</w:instrText>
      </w:r>
      <w:r w:rsidR="00DE157D">
        <w:fldChar w:fldCharType="separate"/>
      </w:r>
      <w:r w:rsidR="00DE157D" w:rsidRPr="00DE157D">
        <w:rPr>
          <w:noProof/>
        </w:rPr>
        <w:t>[7,8]</w:t>
      </w:r>
      <w:r w:rsidR="00DE157D">
        <w:fldChar w:fldCharType="end"/>
      </w:r>
      <w:r>
        <w:t xml:space="preserve">. </w:t>
      </w:r>
      <w:r w:rsidR="003574F0">
        <w:t>D</w:t>
      </w:r>
      <w:r w:rsidR="00C10CDC">
        <w:t>efinitions</w:t>
      </w:r>
      <w:r w:rsidR="00DE157D">
        <w:t xml:space="preserve"> and key </w:t>
      </w:r>
      <w:r w:rsidR="00C10CDC">
        <w:t>parameters</w:t>
      </w:r>
      <w:r w:rsidR="00DE157D">
        <w:t xml:space="preserve"> are</w:t>
      </w:r>
      <w:r w:rsidR="003574F0">
        <w:t xml:space="preserve"> briefly described below.</w:t>
      </w:r>
    </w:p>
    <w:p w14:paraId="30EFD6D3" w14:textId="4170DA30" w:rsidR="00DE157D" w:rsidRDefault="00DE157D" w:rsidP="00F10B2C">
      <w:r>
        <w:t>Controlled ovulation allows for the</w:t>
      </w:r>
      <w:r w:rsidR="006253B3">
        <w:t xml:space="preserve"> natural</w:t>
      </w:r>
      <w:r>
        <w:t xml:space="preserve"> selection and </w:t>
      </w:r>
      <w:r w:rsidR="006253B3">
        <w:t xml:space="preserve">gonadotropin-supported </w:t>
      </w:r>
      <w:r>
        <w:t>development of a single follicle and allows for precision treatment of ovulatory stimuli and subsequent collection of the follicle.</w:t>
      </w:r>
      <w:r w:rsidR="00C10CDC">
        <w:t xml:space="preserve"> </w:t>
      </w:r>
      <w:r w:rsidR="003574F0">
        <w:t xml:space="preserve">Adult female monkeys menstrual cycles were monitored by menses and serum P4 and E2. When E2 levels reached 95-120 pg/mL a </w:t>
      </w:r>
      <w:proofErr w:type="spellStart"/>
      <w:r w:rsidR="003574F0">
        <w:t>GnRH</w:t>
      </w:r>
      <w:proofErr w:type="spellEnd"/>
      <w:r w:rsidR="003574F0">
        <w:t xml:space="preserve"> antagonist is administered to prevent a spontaneous LH surge, and FSH and </w:t>
      </w:r>
      <w:proofErr w:type="spellStart"/>
      <w:r w:rsidR="003574F0">
        <w:t>hLH</w:t>
      </w:r>
      <w:proofErr w:type="spellEnd"/>
      <w:r w:rsidR="003574F0">
        <w:t xml:space="preserve"> </w:t>
      </w:r>
      <w:r w:rsidR="003574F0" w:rsidRPr="003574F0">
        <w:t>(</w:t>
      </w:r>
      <w:commentRangeStart w:id="153"/>
      <w:r w:rsidR="003574F0" w:rsidRPr="003574F0">
        <w:t xml:space="preserve">30 IU each; </w:t>
      </w:r>
      <w:proofErr w:type="spellStart"/>
      <w:r w:rsidR="00EB7E7B">
        <w:t>Repronex</w:t>
      </w:r>
      <w:proofErr w:type="spellEnd"/>
      <w:r w:rsidR="00EB7E7B">
        <w:t xml:space="preserve">, </w:t>
      </w:r>
      <w:proofErr w:type="spellStart"/>
      <w:r w:rsidR="003574F0" w:rsidRPr="003574F0">
        <w:t>Ferring</w:t>
      </w:r>
      <w:proofErr w:type="spellEnd"/>
      <w:r w:rsidR="003574F0" w:rsidRPr="003574F0">
        <w:t xml:space="preserve"> Pharmaceuticals, Parsippany, NJ</w:t>
      </w:r>
      <w:commentRangeEnd w:id="153"/>
      <w:r w:rsidR="003574F0">
        <w:rPr>
          <w:rStyle w:val="CommentReference"/>
        </w:rPr>
        <w:commentReference w:id="153"/>
      </w:r>
      <w:r w:rsidR="003574F0" w:rsidRPr="003574F0">
        <w:t>)</w:t>
      </w:r>
      <w:r w:rsidR="003574F0">
        <w:t xml:space="preserve"> were administered </w:t>
      </w:r>
      <w:r w:rsidR="00EB7E7B">
        <w:t xml:space="preserve">over the next </w:t>
      </w:r>
      <w:commentRangeStart w:id="154"/>
      <w:r w:rsidR="00EB7E7B">
        <w:t>36 h</w:t>
      </w:r>
      <w:commentRangeEnd w:id="154"/>
      <w:r w:rsidR="00EB7E7B">
        <w:rPr>
          <w:rStyle w:val="CommentReference"/>
        </w:rPr>
        <w:commentReference w:id="154"/>
      </w:r>
      <w:r w:rsidR="00EB7E7B">
        <w:t xml:space="preserve"> </w:t>
      </w:r>
      <w:r w:rsidR="003574F0">
        <w:t xml:space="preserve">to support follicle development. On the third day of the protocol, </w:t>
      </w:r>
      <w:r w:rsidR="00EB7E7B">
        <w:t xml:space="preserve">the animals received </w:t>
      </w:r>
      <w:r w:rsidR="003574F0">
        <w:t xml:space="preserve">an ovulatory bolus of </w:t>
      </w:r>
      <w:proofErr w:type="gramStart"/>
      <w:r w:rsidR="003574F0">
        <w:t>hCG</w:t>
      </w:r>
      <w:proofErr w:type="gramEnd"/>
      <w:r w:rsidR="003574F0">
        <w:t xml:space="preserve"> (</w:t>
      </w:r>
      <w:r w:rsidR="00EB7E7B">
        <w:t xml:space="preserve">1000 IU hCG; </w:t>
      </w:r>
      <w:proofErr w:type="spellStart"/>
      <w:r w:rsidR="00EB7E7B">
        <w:t>Novarel</w:t>
      </w:r>
      <w:proofErr w:type="spellEnd"/>
      <w:r w:rsidR="00EB7E7B">
        <w:t xml:space="preserve">; </w:t>
      </w:r>
      <w:proofErr w:type="spellStart"/>
      <w:r w:rsidR="00EB7E7B">
        <w:t>Ferring</w:t>
      </w:r>
      <w:proofErr w:type="spellEnd"/>
      <w:r w:rsidR="00EB7E7B">
        <w:t xml:space="preserve"> Pharmaceuticals). The ovary containing the dominate follicle was c</w:t>
      </w:r>
      <w:r w:rsidR="00C10CDC">
        <w:t xml:space="preserve">ollected </w:t>
      </w:r>
      <w:r w:rsidR="00EB7E7B">
        <w:t xml:space="preserve">at </w:t>
      </w:r>
      <w:r w:rsidR="00C10CDC">
        <w:t xml:space="preserve">12 h, 24 h, </w:t>
      </w:r>
      <w:r w:rsidR="00EB7E7B">
        <w:t>or</w:t>
      </w:r>
      <w:r w:rsidR="00C10CDC">
        <w:t xml:space="preserve"> 36 h after hCG administration; as well, ovaries were collected from animals that did not receive hCG (0 h).</w:t>
      </w:r>
      <w:r w:rsidR="00EB7E7B">
        <w:t xml:space="preserve"> Ovaries were fixed by paraformaldehyde/sucrose, paraffin embedded, sectioned, and imaged as previously described </w:t>
      </w:r>
      <w:r w:rsidR="00EB7E7B">
        <w:fldChar w:fldCharType="begin" w:fldLock="1"/>
      </w:r>
      <w:r w:rsidR="00EB7E7B">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operties":{"noteIndex":0},"schema":"https://github.com/citation-style-language/schema/raw/master/csl-citation.json"}</w:instrText>
      </w:r>
      <w:r w:rsidR="00EB7E7B">
        <w:fldChar w:fldCharType="separate"/>
      </w:r>
      <w:r w:rsidR="00EB7E7B" w:rsidRPr="00EB7E7B">
        <w:rPr>
          <w:noProof/>
        </w:rPr>
        <w:t>[1]</w:t>
      </w:r>
      <w:r w:rsidR="00EB7E7B">
        <w:fldChar w:fldCharType="end"/>
      </w:r>
      <w:r w:rsidR="00EB7E7B">
        <w:t>.</w:t>
      </w:r>
    </w:p>
    <w:p w14:paraId="64A774EB" w14:textId="292E0AEE" w:rsidR="006253B3" w:rsidRDefault="006253B3" w:rsidP="00F10B2C">
      <w:r>
        <w:t xml:space="preserve">Controlled ovarian stimulation </w:t>
      </w:r>
      <w:r w:rsidR="004F508C">
        <w:t xml:space="preserve">is a technique used to induce ovulation by multiple ovarian follicles for collection of multiple oocytes, and large quantities of granulosa cells. </w:t>
      </w:r>
      <w:r w:rsidR="000C6BC7">
        <w:t>Within 3 days of menstruation onset, animals received t</w:t>
      </w:r>
      <w:r w:rsidR="001035A5">
        <w:t xml:space="preserve">wice daily injections of </w:t>
      </w:r>
      <w:proofErr w:type="spellStart"/>
      <w:r w:rsidR="001035A5">
        <w:t>hFSH</w:t>
      </w:r>
      <w:proofErr w:type="spellEnd"/>
      <w:r w:rsidR="001035A5">
        <w:t xml:space="preserve"> (2</w:t>
      </w:r>
      <w:r w:rsidR="000C6BC7">
        <w:t xml:space="preserve">0 IU, 0800 and 1600 h) for six days. </w:t>
      </w:r>
      <w:r w:rsidR="001035A5" w:rsidRPr="001035A5">
        <w:rPr>
          <w:b/>
        </w:rPr>
        <w:t>For non-luteinized granulosa cells</w:t>
      </w:r>
      <w:r w:rsidR="001035A5">
        <w:t>, o</w:t>
      </w:r>
      <w:r w:rsidR="000C6BC7">
        <w:t xml:space="preserve">n the seventh day </w:t>
      </w:r>
      <w:r w:rsidR="001035A5">
        <w:lastRenderedPageBreak/>
        <w:t xml:space="preserve">FSH and </w:t>
      </w:r>
      <w:proofErr w:type="spellStart"/>
      <w:r w:rsidR="001035A5">
        <w:t>hLH</w:t>
      </w:r>
      <w:proofErr w:type="spellEnd"/>
      <w:r w:rsidR="001035A5">
        <w:t xml:space="preserve"> </w:t>
      </w:r>
      <w:r w:rsidR="001035A5">
        <w:t xml:space="preserve">were administered </w:t>
      </w:r>
      <w:r w:rsidR="001035A5" w:rsidRPr="003574F0">
        <w:t>(</w:t>
      </w:r>
      <w:r w:rsidR="001035A5">
        <w:t>5</w:t>
      </w:r>
      <w:commentRangeStart w:id="155"/>
      <w:r w:rsidR="001035A5" w:rsidRPr="003574F0">
        <w:t>0 IU each</w:t>
      </w:r>
      <w:r w:rsidR="001035A5">
        <w:t>,</w:t>
      </w:r>
      <w:r w:rsidR="001035A5" w:rsidRPr="003574F0">
        <w:t xml:space="preserve"> </w:t>
      </w:r>
      <w:r w:rsidR="001035A5">
        <w:t xml:space="preserve">0800 and 1600 h; </w:t>
      </w:r>
      <w:proofErr w:type="spellStart"/>
      <w:r w:rsidR="004C2E3D">
        <w:t>Menopur</w:t>
      </w:r>
      <w:proofErr w:type="spellEnd"/>
      <w:r w:rsidR="001035A5">
        <w:t xml:space="preserve">, </w:t>
      </w:r>
      <w:proofErr w:type="spellStart"/>
      <w:r w:rsidR="001035A5" w:rsidRPr="003574F0">
        <w:t>Ferring</w:t>
      </w:r>
      <w:proofErr w:type="spellEnd"/>
      <w:r w:rsidR="001035A5" w:rsidRPr="003574F0">
        <w:t xml:space="preserve"> Pharmaceuticals, Parsippany, NJ</w:t>
      </w:r>
      <w:commentRangeEnd w:id="155"/>
      <w:r w:rsidR="001035A5">
        <w:rPr>
          <w:rStyle w:val="CommentReference"/>
        </w:rPr>
        <w:commentReference w:id="155"/>
      </w:r>
      <w:r w:rsidR="001035A5" w:rsidRPr="003574F0">
        <w:t>)</w:t>
      </w:r>
      <w:r w:rsidR="001035A5">
        <w:t xml:space="preserve"> </w:t>
      </w:r>
      <w:r w:rsidR="000C6BC7">
        <w:t xml:space="preserve">along with </w:t>
      </w:r>
      <w:r w:rsidR="001035A5">
        <w:t xml:space="preserve">the </w:t>
      </w:r>
      <w:proofErr w:type="spellStart"/>
      <w:r w:rsidR="001035A5">
        <w:t>GnRH</w:t>
      </w:r>
      <w:proofErr w:type="spellEnd"/>
      <w:r w:rsidR="001035A5">
        <w:t xml:space="preserve"> antagonist </w:t>
      </w:r>
      <w:proofErr w:type="spellStart"/>
      <w:r w:rsidR="001035A5">
        <w:t>acyline</w:t>
      </w:r>
      <w:proofErr w:type="spellEnd"/>
      <w:r w:rsidR="001035A5">
        <w:t xml:space="preserve"> (75 µg/kg, 1600 h)</w:t>
      </w:r>
      <w:r w:rsidR="000C6BC7">
        <w:t xml:space="preserve">. </w:t>
      </w:r>
      <w:r w:rsidR="001035A5">
        <w:t xml:space="preserve">On the eight day, cumulus oocyte complexes and granulosa cells were aspirated. </w:t>
      </w:r>
      <w:r w:rsidR="001035A5" w:rsidRPr="001035A5">
        <w:rPr>
          <w:b/>
        </w:rPr>
        <w:t>For luteinized granulosa cells</w:t>
      </w:r>
      <w:r w:rsidR="001035A5">
        <w:t xml:space="preserve">, </w:t>
      </w:r>
      <w:r w:rsidR="001035A5">
        <w:t xml:space="preserve">on the seventh day </w:t>
      </w:r>
      <w:r w:rsidR="001035A5">
        <w:t xml:space="preserve">animal received </w:t>
      </w:r>
      <w:r w:rsidR="001035A5">
        <w:t xml:space="preserve">FSH and </w:t>
      </w:r>
      <w:proofErr w:type="spellStart"/>
      <w:r w:rsidR="001035A5">
        <w:t>hLH</w:t>
      </w:r>
      <w:proofErr w:type="spellEnd"/>
      <w:r w:rsidR="001035A5">
        <w:t xml:space="preserve"> </w:t>
      </w:r>
      <w:r w:rsidR="001035A5" w:rsidRPr="003574F0">
        <w:t>(</w:t>
      </w:r>
      <w:r w:rsidR="001035A5">
        <w:t>5</w:t>
      </w:r>
      <w:r w:rsidR="001035A5" w:rsidRPr="003574F0">
        <w:t>0 IU each</w:t>
      </w:r>
      <w:r w:rsidR="001035A5">
        <w:t>,</w:t>
      </w:r>
      <w:r w:rsidR="001035A5" w:rsidRPr="003574F0">
        <w:t xml:space="preserve"> </w:t>
      </w:r>
      <w:r w:rsidR="001035A5">
        <w:t xml:space="preserve">0800 and 1600 h; </w:t>
      </w:r>
      <w:proofErr w:type="spellStart"/>
      <w:r w:rsidR="004C2E3D">
        <w:t>Menopur</w:t>
      </w:r>
      <w:proofErr w:type="spellEnd"/>
      <w:r w:rsidR="001035A5">
        <w:t xml:space="preserve">, </w:t>
      </w:r>
      <w:proofErr w:type="spellStart"/>
      <w:r w:rsidR="001035A5" w:rsidRPr="003574F0">
        <w:t>Ferring</w:t>
      </w:r>
      <w:proofErr w:type="spellEnd"/>
      <w:r w:rsidR="001035A5" w:rsidRPr="003574F0">
        <w:t xml:space="preserve"> Pharmaceuticals, Parsippany, NJ)</w:t>
      </w:r>
      <w:r w:rsidR="001035A5">
        <w:t xml:space="preserve"> along with the </w:t>
      </w:r>
      <w:proofErr w:type="spellStart"/>
      <w:r w:rsidR="001035A5">
        <w:t>GnRH</w:t>
      </w:r>
      <w:proofErr w:type="spellEnd"/>
      <w:r w:rsidR="001035A5">
        <w:t xml:space="preserve"> antagonist </w:t>
      </w:r>
      <w:proofErr w:type="spellStart"/>
      <w:r w:rsidR="001035A5">
        <w:t>acyline</w:t>
      </w:r>
      <w:proofErr w:type="spellEnd"/>
      <w:r w:rsidR="001035A5">
        <w:t xml:space="preserve"> (75 µg/kg, 16</w:t>
      </w:r>
      <w:r w:rsidR="004C2E3D">
        <w:t>00 </w:t>
      </w:r>
      <w:r w:rsidR="001035A5">
        <w:t>h).</w:t>
      </w:r>
      <w:r w:rsidR="001035A5">
        <w:t xml:space="preserve"> </w:t>
      </w:r>
      <w:r w:rsidR="000C6BC7">
        <w:t xml:space="preserve">On the eighth day, the animals received </w:t>
      </w:r>
      <w:r w:rsidR="001035A5">
        <w:t xml:space="preserve">FSH and </w:t>
      </w:r>
      <w:proofErr w:type="spellStart"/>
      <w:r w:rsidR="001035A5">
        <w:t>hLH</w:t>
      </w:r>
      <w:proofErr w:type="spellEnd"/>
      <w:r w:rsidR="001035A5">
        <w:t xml:space="preserve"> </w:t>
      </w:r>
      <w:r w:rsidR="001035A5" w:rsidRPr="003574F0">
        <w:t>(</w:t>
      </w:r>
      <w:r w:rsidR="001035A5">
        <w:t>5</w:t>
      </w:r>
      <w:r w:rsidR="001035A5" w:rsidRPr="003574F0">
        <w:t>0 IU each</w:t>
      </w:r>
      <w:r w:rsidR="001035A5">
        <w:t>,</w:t>
      </w:r>
      <w:r w:rsidR="001035A5" w:rsidRPr="003574F0">
        <w:t xml:space="preserve"> </w:t>
      </w:r>
      <w:r w:rsidR="004C2E3D">
        <w:t>0800 and 1600 </w:t>
      </w:r>
      <w:r w:rsidR="001035A5">
        <w:t xml:space="preserve">h; </w:t>
      </w:r>
      <w:proofErr w:type="spellStart"/>
      <w:r w:rsidR="004C2E3D">
        <w:t>Menopur</w:t>
      </w:r>
      <w:proofErr w:type="spellEnd"/>
      <w:r w:rsidR="001035A5">
        <w:t xml:space="preserve">, </w:t>
      </w:r>
      <w:proofErr w:type="spellStart"/>
      <w:r w:rsidR="001035A5" w:rsidRPr="003574F0">
        <w:t>Ferring</w:t>
      </w:r>
      <w:proofErr w:type="spellEnd"/>
      <w:r w:rsidR="001035A5" w:rsidRPr="003574F0">
        <w:t xml:space="preserve"> Pharmaceuticals, Parsippany, NJ)</w:t>
      </w:r>
      <w:r w:rsidR="001035A5">
        <w:t xml:space="preserve"> and </w:t>
      </w:r>
      <w:r w:rsidR="004C2E3D">
        <w:t>an ovulatory bolus of hCG (1100 </w:t>
      </w:r>
      <w:r w:rsidR="000C6BC7">
        <w:t xml:space="preserve">IU hCG; </w:t>
      </w:r>
      <w:proofErr w:type="spellStart"/>
      <w:r w:rsidR="000C6BC7">
        <w:t>Novarel</w:t>
      </w:r>
      <w:proofErr w:type="spellEnd"/>
      <w:r w:rsidR="000C6BC7">
        <w:t xml:space="preserve">; </w:t>
      </w:r>
      <w:proofErr w:type="spellStart"/>
      <w:r w:rsidR="000C6BC7">
        <w:t>Ferring</w:t>
      </w:r>
      <w:proofErr w:type="spellEnd"/>
      <w:r w:rsidR="000C6BC7">
        <w:t xml:space="preserve"> Pharmaceuticals</w:t>
      </w:r>
      <w:r w:rsidR="004C2E3D">
        <w:t xml:space="preserve">, </w:t>
      </w:r>
      <w:r w:rsidR="004C2E3D" w:rsidRPr="003574F0">
        <w:t>Parsippany, NJ</w:t>
      </w:r>
      <w:r w:rsidR="004C2E3D">
        <w:rPr>
          <w:rStyle w:val="CommentReference"/>
        </w:rPr>
        <w:commentReference w:id="156"/>
      </w:r>
      <w:r w:rsidR="004C2E3D">
        <w:t>)</w:t>
      </w:r>
      <w:r w:rsidR="000C6BC7">
        <w:t xml:space="preserve">. </w:t>
      </w:r>
      <w:r w:rsidR="001035A5">
        <w:t>Thirty-six hours after hCG administration, c</w:t>
      </w:r>
      <w:r w:rsidR="000C6BC7">
        <w:t xml:space="preserve">umulus oocyte complexes and </w:t>
      </w:r>
      <w:r w:rsidR="00025BFF">
        <w:t xml:space="preserve">granulosa cells were aspirated by </w:t>
      </w:r>
      <w:proofErr w:type="spellStart"/>
      <w:r w:rsidR="00025BFF">
        <w:t>laproscopic</w:t>
      </w:r>
      <w:proofErr w:type="spellEnd"/>
      <w:r w:rsidR="00025BFF">
        <w:t xml:space="preserve"> techniques 36 h after hCG administration for luteinized granulosa cells.</w:t>
      </w:r>
    </w:p>
    <w:p w14:paraId="5775ACEA" w14:textId="735941BC" w:rsidR="004F508C" w:rsidRDefault="004F508C" w:rsidP="00F10B2C">
      <w:r>
        <w:t xml:space="preserve">Granulosa cells were </w:t>
      </w:r>
      <w:r w:rsidR="00EB7E7B">
        <w:t>isolated</w:t>
      </w:r>
      <w:r>
        <w:t xml:space="preserve"> from follicular aspirates by first removing oocytes, the remaining cells were </w:t>
      </w:r>
      <w:r w:rsidR="00025BFF">
        <w:t xml:space="preserve">pelleted and </w:t>
      </w:r>
      <w:proofErr w:type="spellStart"/>
      <w:r w:rsidR="00025BFF">
        <w:t>resuspended</w:t>
      </w:r>
      <w:proofErr w:type="spellEnd"/>
      <w:r w:rsidR="00025BFF">
        <w:t xml:space="preserve"> in Ham F10 medium. Granulosa cells were </w:t>
      </w:r>
      <w:r>
        <w:t>cleared of red blood cells by</w:t>
      </w:r>
      <w:r w:rsidR="00025BFF">
        <w:t xml:space="preserve"> layering </w:t>
      </w:r>
      <w:r w:rsidR="008D5795">
        <w:t xml:space="preserve">the cell suspension </w:t>
      </w:r>
      <w:r>
        <w:t xml:space="preserve">over 30% </w:t>
      </w:r>
      <w:proofErr w:type="spellStart"/>
      <w:r>
        <w:t>Percol</w:t>
      </w:r>
      <w:proofErr w:type="spellEnd"/>
      <w:r>
        <w:t xml:space="preserve"> in Hanks Balanced Salt Solution</w:t>
      </w:r>
      <w:r w:rsidR="00025BFF">
        <w:t xml:space="preserve"> and centrifug</w:t>
      </w:r>
      <w:r w:rsidR="008D5795">
        <w:t>ing</w:t>
      </w:r>
      <w:r w:rsidR="00025BFF">
        <w:t xml:space="preserve"> for 30 min at 50</w:t>
      </w:r>
      <w:r w:rsidR="008D5795">
        <w:t>0</w:t>
      </w:r>
      <w:r w:rsidR="00025BFF">
        <w:t xml:space="preserve"> </w:t>
      </w:r>
      <w:proofErr w:type="spellStart"/>
      <w:r w:rsidR="00025BFF">
        <w:t>xg</w:t>
      </w:r>
      <w:proofErr w:type="spellEnd"/>
      <w:r>
        <w:t>.</w:t>
      </w:r>
      <w:r w:rsidR="00025BFF">
        <w:t xml:space="preserve"> Cells at the interface were collected, diluted 1:5 in Ham F-10 and pelleted by centrifugation at 170 </w:t>
      </w:r>
      <w:proofErr w:type="spellStart"/>
      <w:r w:rsidR="00025BFF">
        <w:t>xg</w:t>
      </w:r>
      <w:proofErr w:type="spellEnd"/>
      <w:r w:rsidR="00025BFF">
        <w:t xml:space="preserve">. </w:t>
      </w:r>
    </w:p>
    <w:p w14:paraId="26B6FBC5" w14:textId="1415BF1B" w:rsidR="00025BFF" w:rsidRPr="008D5795" w:rsidRDefault="00025BFF" w:rsidP="00F10B2C">
      <w:r>
        <w:t xml:space="preserve">Rhesus granulosa cells were assessed for viability and cultured in </w:t>
      </w:r>
      <w:r w:rsidRPr="00025BFF">
        <w:t>fibronectin-coated 48-well plates</w:t>
      </w:r>
      <w:r>
        <w:t xml:space="preserve"> (5E04 live cells/well; live cells/mL, live cells/cm</w:t>
      </w:r>
      <w:r>
        <w:rPr>
          <w:vertAlign w:val="superscript"/>
        </w:rPr>
        <w:t>2</w:t>
      </w:r>
      <w:r w:rsidR="00EA7D01">
        <w:t xml:space="preserve">) </w:t>
      </w:r>
      <w:r>
        <w:t>in DMEM/F12 [</w:t>
      </w:r>
      <w:r w:rsidR="00CB6F9A">
        <w:t xml:space="preserve">27.6 µg/mL human low density lipoproteins </w:t>
      </w:r>
      <w:r w:rsidR="00CB6F9A">
        <w:t>(</w:t>
      </w:r>
      <w:r w:rsidR="00CB6F9A">
        <w:t>Athens Research and Technology, 12-16-120412, Athens, GA</w:t>
      </w:r>
      <w:r w:rsidR="00CB6F9A">
        <w:t>)</w:t>
      </w:r>
      <w:r w:rsidR="00CB6F9A">
        <w:t>,</w:t>
      </w:r>
      <w:r w:rsidR="00CB6F9A">
        <w:t xml:space="preserve"> </w:t>
      </w:r>
      <w:r w:rsidR="005B5C9D">
        <w:t xml:space="preserve">ITS supplement </w:t>
      </w:r>
      <w:r w:rsidR="00CB6F9A">
        <w:t>(</w:t>
      </w:r>
      <w:r w:rsidR="004C2E3D">
        <w:t>5 µg insulin, 5 µg transferrin, 5 ng selenium</w:t>
      </w:r>
      <w:r w:rsidR="005B5C9D">
        <w:t>,</w:t>
      </w:r>
      <w:r w:rsidR="005B5C9D" w:rsidRPr="005B5C9D">
        <w:t xml:space="preserve"> </w:t>
      </w:r>
      <w:r w:rsidR="005B5C9D">
        <w:t>Corning 354351</w:t>
      </w:r>
      <w:r w:rsidR="00CB6F9A">
        <w:t>)</w:t>
      </w:r>
      <w:r w:rsidR="004C2E3D">
        <w:t>, 2 µ</w:t>
      </w:r>
      <w:r w:rsidRPr="00025BFF">
        <w:t xml:space="preserve">g/ml </w:t>
      </w:r>
      <w:proofErr w:type="spellStart"/>
      <w:r w:rsidRPr="00025BFF">
        <w:t>aprotinin</w:t>
      </w:r>
      <w:proofErr w:type="spellEnd"/>
      <w:r w:rsidR="00CB6F9A">
        <w:t xml:space="preserve"> (</w:t>
      </w:r>
      <w:r w:rsidR="00EA7D01">
        <w:t>Sigma, A</w:t>
      </w:r>
      <w:r w:rsidR="00CB6F9A">
        <w:t>3428)</w:t>
      </w:r>
      <w:r w:rsidR="004C2E3D">
        <w:t xml:space="preserve">, </w:t>
      </w:r>
      <w:r w:rsidR="00CB6F9A">
        <w:t xml:space="preserve">1.5 g/L sodium bicarbonate, </w:t>
      </w:r>
      <w:r w:rsidR="00CB6F9A" w:rsidRPr="00025BFF">
        <w:t xml:space="preserve">100 U penicillin/100 </w:t>
      </w:r>
      <w:proofErr w:type="spellStart"/>
      <w:r w:rsidR="00CB6F9A" w:rsidRPr="00025BFF">
        <w:t>lg</w:t>
      </w:r>
      <w:proofErr w:type="spellEnd"/>
      <w:r w:rsidR="00CB6F9A" w:rsidRPr="00025BFF">
        <w:t>/ml streptomycin</w:t>
      </w:r>
      <w:r w:rsidR="00CB6F9A">
        <w:t xml:space="preserve">, </w:t>
      </w:r>
      <w:r w:rsidR="004C2E3D">
        <w:t>0.1% BSA</w:t>
      </w:r>
      <w:r w:rsidR="005B5C9D">
        <w:t>, phenol red</w:t>
      </w:r>
      <w:r w:rsidR="00CB6F9A">
        <w:t>, pH  7.4</w:t>
      </w:r>
      <w:r>
        <w:t xml:space="preserve">] in a humidified incubator at </w:t>
      </w:r>
      <w:r w:rsidR="008D5795">
        <w:t>37 </w:t>
      </w:r>
      <w:r w:rsidR="008D5795">
        <w:rPr>
          <w:rFonts w:cs="Times New Roman"/>
        </w:rPr>
        <w:t>°</w:t>
      </w:r>
      <w:r w:rsidR="008D5795">
        <w:t>C/5% CO</w:t>
      </w:r>
      <w:r w:rsidR="008D5795">
        <w:rPr>
          <w:vertAlign w:val="subscript"/>
        </w:rPr>
        <w:t>2</w:t>
      </w:r>
      <w:r w:rsidR="008D5795">
        <w:t>. Treatments were added within 2 h of plating. Twenty-four hours after treatments were added, culture media was collected and TRIzol w</w:t>
      </w:r>
      <w:r w:rsidR="00CB6F9A">
        <w:t>as added directly to wells (100 </w:t>
      </w:r>
      <w:r w:rsidR="008D5795">
        <w:t>µL/well). Media was immediately frozen at -20 until analysis. Plates were immediately frozen at -80 °C until analysis.</w:t>
      </w:r>
    </w:p>
    <w:p w14:paraId="6EE4D6E9" w14:textId="054B32FD" w:rsidR="00F10B2C" w:rsidRPr="00F10B2C" w:rsidRDefault="00F10B2C" w:rsidP="00F10B2C">
      <w:commentRangeStart w:id="157"/>
      <w:r>
        <w:t xml:space="preserve">IUCAC </w:t>
      </w:r>
      <w:commentRangeEnd w:id="157"/>
      <w:r w:rsidR="00EB7E7B">
        <w:rPr>
          <w:rStyle w:val="CommentReference"/>
        </w:rPr>
        <w:commentReference w:id="157"/>
      </w:r>
      <w:r>
        <w:t xml:space="preserve">Approvals: </w:t>
      </w:r>
    </w:p>
    <w:p w14:paraId="29A6B596" w14:textId="5C0029EA" w:rsidR="00EB7E7B" w:rsidRDefault="00EB7E7B" w:rsidP="00F10B2C">
      <w:pPr>
        <w:pStyle w:val="Heading2"/>
      </w:pPr>
      <w:proofErr w:type="spellStart"/>
      <w:r>
        <w:t>RNAScope</w:t>
      </w:r>
      <w:proofErr w:type="spellEnd"/>
    </w:p>
    <w:p w14:paraId="6C7FDF78" w14:textId="12FABE66" w:rsidR="00101E3E" w:rsidRDefault="00CB6F9A" w:rsidP="00101E3E">
      <w:r>
        <w:t xml:space="preserve">Slides containing PFPE </w:t>
      </w:r>
      <w:proofErr w:type="spellStart"/>
      <w:r>
        <w:t>cvarian</w:t>
      </w:r>
      <w:proofErr w:type="spellEnd"/>
      <w:r>
        <w:t xml:space="preserve"> sections were assessed for LIF mRNA presence and localization using </w:t>
      </w:r>
      <w:proofErr w:type="spellStart"/>
      <w:r>
        <w:t>RNAxcope</w:t>
      </w:r>
      <w:proofErr w:type="spellEnd"/>
      <w:r>
        <w:t xml:space="preserve">, a technology for detection amplified in situ hybridization. </w:t>
      </w:r>
      <w:r w:rsidR="00101E3E">
        <w:t xml:space="preserve">All in situ hybridization materials were obtained from </w:t>
      </w:r>
      <w:r w:rsidR="00101E3E" w:rsidRPr="00CB6F9A">
        <w:t>Advanced Cell Diagnostics (Hayward, CA).</w:t>
      </w:r>
      <w:r w:rsidR="00101E3E">
        <w:t xml:space="preserve"> </w:t>
      </w:r>
      <w:r w:rsidRPr="00CB6F9A">
        <w:t xml:space="preserve">LIF </w:t>
      </w:r>
      <w:proofErr w:type="spellStart"/>
      <w:r w:rsidRPr="00CB6F9A">
        <w:t>cyclophilin</w:t>
      </w:r>
      <w:proofErr w:type="spellEnd"/>
      <w:r w:rsidRPr="00CB6F9A">
        <w:t xml:space="preserve"> B </w:t>
      </w:r>
      <w:r w:rsidR="00101E3E">
        <w:t xml:space="preserve">(positive control) </w:t>
      </w:r>
      <w:r w:rsidRPr="00CB6F9A">
        <w:t xml:space="preserve">and bacterial </w:t>
      </w:r>
      <w:proofErr w:type="spellStart"/>
      <w:r w:rsidRPr="00CB6F9A">
        <w:t>dihydrodipicolinate</w:t>
      </w:r>
      <w:proofErr w:type="spellEnd"/>
      <w:r w:rsidRPr="00CB6F9A">
        <w:t xml:space="preserve"> reductase</w:t>
      </w:r>
      <w:r w:rsidR="00101E3E">
        <w:t xml:space="preserve"> (negative control) were used </w:t>
      </w:r>
      <w:proofErr w:type="gramStart"/>
      <w:r w:rsidR="00101E3E">
        <w:t xml:space="preserve">on </w:t>
      </w:r>
      <w:bookmarkStart w:id="158" w:name="_GoBack"/>
      <w:bookmarkEnd w:id="158"/>
      <w:r w:rsidR="00101E3E" w:rsidRPr="00CB6F9A">
        <w:t>.</w:t>
      </w:r>
      <w:proofErr w:type="gramEnd"/>
      <w:r w:rsidR="00101E3E" w:rsidRPr="00CB6F9A">
        <w:t xml:space="preserve"> </w:t>
      </w:r>
      <w:r w:rsidRPr="00CB6F9A">
        <w:t xml:space="preserve">After staining and dehydrating the slides were mounted using DPX </w:t>
      </w:r>
      <w:proofErr w:type="spellStart"/>
      <w:r w:rsidRPr="00CB6F9A">
        <w:t>mountant</w:t>
      </w:r>
      <w:proofErr w:type="spellEnd"/>
      <w:r w:rsidRPr="00CB6F9A">
        <w:t xml:space="preserve"> for histology (Sigma-Aldrich, St. Louis, MO). Slides were imaged using a 40x objection on an Olympus BX40 scope with an Olympus DP72 camera.</w:t>
      </w:r>
      <w:r w:rsidR="00101E3E" w:rsidRPr="00101E3E">
        <w:t xml:space="preserve"> </w:t>
      </w:r>
    </w:p>
    <w:p w14:paraId="12180FAF" w14:textId="00ACFBBA" w:rsidR="00CB6F9A" w:rsidRPr="00CB6F9A" w:rsidRDefault="00101E3E" w:rsidP="00101E3E">
      <w:r w:rsidRPr="00CB6F9A">
        <w:t>. Detection of LIF mRNA was obtained as previously described1.</w:t>
      </w:r>
    </w:p>
    <w:p w14:paraId="57AAA7E9" w14:textId="0E3B6DA6" w:rsidR="006253B3" w:rsidRDefault="006253B3" w:rsidP="00F10B2C">
      <w:pPr>
        <w:pStyle w:val="Heading2"/>
      </w:pPr>
      <w:r>
        <w:t>Culture Media Analysis</w:t>
      </w:r>
    </w:p>
    <w:p w14:paraId="18EA2B96" w14:textId="009DC38C" w:rsidR="008D5795" w:rsidRPr="008D5795" w:rsidRDefault="008D5795" w:rsidP="008D5795">
      <w:r>
        <w:t>T</w:t>
      </w:r>
      <w:r w:rsidRPr="008D5795">
        <w:t>he Endocrine Technologies Support Core</w:t>
      </w:r>
      <w:r>
        <w:t xml:space="preserve"> Laboratory (ETSL) at the ONPRC performed the ELISAs for </w:t>
      </w:r>
    </w:p>
    <w:p w14:paraId="58E7711C" w14:textId="77777777" w:rsidR="006253B3" w:rsidRDefault="006253B3" w:rsidP="00F10B2C">
      <w:pPr>
        <w:pStyle w:val="Heading2"/>
      </w:pPr>
      <w:proofErr w:type="gramStart"/>
      <w:r>
        <w:t>qPCR</w:t>
      </w:r>
      <w:proofErr w:type="gramEnd"/>
    </w:p>
    <w:p w14:paraId="1ED9E8CA" w14:textId="5829DBF0" w:rsidR="00F10B2C" w:rsidRPr="00F10B2C" w:rsidRDefault="00F10B2C" w:rsidP="00F10B2C">
      <w:pPr>
        <w:pStyle w:val="Heading2"/>
      </w:pPr>
      <w:r>
        <w:t>Statistics</w:t>
      </w:r>
    </w:p>
    <w:p w14:paraId="12B1589D" w14:textId="77777777" w:rsidR="00330041" w:rsidRPr="00DD75E7" w:rsidRDefault="00330041" w:rsidP="00AA3962">
      <w:bookmarkStart w:id="159" w:name="_4d34og8" w:colFirst="0" w:colLast="0"/>
      <w:bookmarkStart w:id="160" w:name="_Toc465190640"/>
      <w:bookmarkEnd w:id="159"/>
    </w:p>
    <w:p w14:paraId="38A127A6" w14:textId="77777777" w:rsidR="00A41E20" w:rsidRPr="00DD75E7" w:rsidRDefault="00CA0F37" w:rsidP="009903DE">
      <w:pPr>
        <w:pStyle w:val="Heading1"/>
      </w:pPr>
      <w:r w:rsidRPr="00DD75E7">
        <w:lastRenderedPageBreak/>
        <w:t>Results</w:t>
      </w:r>
      <w:bookmarkEnd w:id="160"/>
    </w:p>
    <w:p w14:paraId="197AD004" w14:textId="77777777" w:rsidR="00CF5B13" w:rsidRPr="00DD75E7" w:rsidRDefault="00CF5B13" w:rsidP="009903DE">
      <w:pPr>
        <w:pStyle w:val="Heading2"/>
      </w:pPr>
      <w:r w:rsidRPr="00DD75E7">
        <w:t>Visualization and quantification of luteal tissue</w:t>
      </w:r>
      <w:r w:rsidR="00750BA5" w:rsidRPr="00DD75E7">
        <w:t xml:space="preserve"> </w:t>
      </w:r>
      <w:r w:rsidR="00241F3C">
        <w:t>LDs</w:t>
      </w:r>
    </w:p>
    <w:p w14:paraId="178AF296" w14:textId="77777777" w:rsidR="00A441C3" w:rsidRDefault="00A63727" w:rsidP="00056D06">
      <w:pPr>
        <w:pStyle w:val="Heading1"/>
      </w:pPr>
      <w:bookmarkStart w:id="161" w:name="_44sinio" w:colFirst="0" w:colLast="0"/>
      <w:bookmarkStart w:id="162" w:name="_1y810tw" w:colFirst="0" w:colLast="0"/>
      <w:bookmarkStart w:id="163" w:name="_4i7ojhp" w:colFirst="0" w:colLast="0"/>
      <w:bookmarkStart w:id="164" w:name="_Hlk17104848"/>
      <w:bookmarkStart w:id="165" w:name="_Hlk20405603"/>
      <w:bookmarkEnd w:id="161"/>
      <w:bookmarkEnd w:id="162"/>
      <w:bookmarkEnd w:id="163"/>
      <w:r w:rsidRPr="00DD75E7">
        <w:t>Discussion</w:t>
      </w:r>
    </w:p>
    <w:p w14:paraId="488922C2" w14:textId="77777777" w:rsidR="009D2D06" w:rsidRDefault="009D2D06" w:rsidP="009D2D06">
      <w:pPr>
        <w:pStyle w:val="Heading1"/>
      </w:pPr>
      <w:r>
        <w:t>Acknowledgments</w:t>
      </w:r>
    </w:p>
    <w:p w14:paraId="50074424" w14:textId="77777777" w:rsidR="009D2D06" w:rsidRPr="009D2D06" w:rsidRDefault="009D2D06" w:rsidP="009D2D06">
      <w:r>
        <w:rPr>
          <w:color w:val="2A2A2A"/>
          <w:sz w:val="28"/>
          <w:szCs w:val="28"/>
          <w:shd w:val="clear" w:color="auto" w:fill="FFFFFF"/>
        </w:rPr>
        <w:t>Individuals who have provided important contributions, such as reagents, services, editorial assistance or conceptual advice, to the research described in the manuscript but are not co-authors should be acknowledged here. List funding support on the title page.</w:t>
      </w:r>
    </w:p>
    <w:p w14:paraId="41CE06D9" w14:textId="77777777" w:rsidR="009D2D06" w:rsidRDefault="009D2D06" w:rsidP="009D2D06">
      <w:pPr>
        <w:pStyle w:val="Heading1"/>
      </w:pPr>
      <w:r>
        <w:t>Conflict of interest</w:t>
      </w:r>
    </w:p>
    <w:p w14:paraId="17E990A5" w14:textId="77777777" w:rsidR="009D2D06" w:rsidRPr="009D2D06" w:rsidRDefault="009D2D06" w:rsidP="009D2D06">
      <w:r>
        <w:rPr>
          <w:color w:val="2A2A2A"/>
          <w:sz w:val="28"/>
          <w:szCs w:val="28"/>
          <w:shd w:val="clear" w:color="auto" w:fill="FFFFFF"/>
        </w:rPr>
        <w:t>Provide a statement indicating any potential or actual conflicts of interest with respect to the work reported in the article.</w:t>
      </w:r>
    </w:p>
    <w:p w14:paraId="765ECD4D" w14:textId="77777777" w:rsidR="009D2D06" w:rsidRDefault="009D2D06" w:rsidP="009D2D06">
      <w:pPr>
        <w:pStyle w:val="Heading1"/>
      </w:pPr>
      <w:r>
        <w:t>Author contributions</w:t>
      </w:r>
    </w:p>
    <w:p w14:paraId="2DF6E821" w14:textId="77777777" w:rsidR="009D2D06" w:rsidRPr="009D2D06" w:rsidRDefault="009D2D06" w:rsidP="009D2D06">
      <w:r>
        <w:rPr>
          <w:color w:val="2A2A2A"/>
          <w:sz w:val="28"/>
          <w:szCs w:val="28"/>
          <w:shd w:val="clear" w:color="auto" w:fill="FFFFFF"/>
        </w:rPr>
        <w:t>Indicate the contributions to the manuscript made by each author, identified by initials corresponding to first and last names.</w:t>
      </w:r>
    </w:p>
    <w:bookmarkEnd w:id="164"/>
    <w:p w14:paraId="7433F5DA" w14:textId="77777777" w:rsidR="00A41E20" w:rsidRPr="00DD75E7" w:rsidRDefault="00CA0F37" w:rsidP="00056D06">
      <w:r w:rsidRPr="00DD75E7">
        <w:br w:type="page"/>
      </w:r>
    </w:p>
    <w:bookmarkEnd w:id="165"/>
    <w:p w14:paraId="086BB16C" w14:textId="7ECEBFE3" w:rsidR="00A41E20" w:rsidRDefault="00CA0F37" w:rsidP="00AA3962">
      <w:pPr>
        <w:pStyle w:val="Heading1"/>
      </w:pPr>
      <w:r w:rsidRPr="00DD75E7">
        <w:lastRenderedPageBreak/>
        <w:t>References</w:t>
      </w:r>
    </w:p>
    <w:p w14:paraId="07793C5D" w14:textId="49736E70" w:rsidR="00EB7E7B" w:rsidRPr="00EB7E7B" w:rsidRDefault="006253B3" w:rsidP="00EB7E7B">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EB7E7B" w:rsidRPr="00EB7E7B">
        <w:rPr>
          <w:rFonts w:cs="Times New Roman"/>
          <w:noProof/>
          <w:szCs w:val="24"/>
        </w:rPr>
        <w:t>[1]</w:t>
      </w:r>
      <w:r w:rsidR="00EB7E7B" w:rsidRPr="00EB7E7B">
        <w:rPr>
          <w:rFonts w:cs="Times New Roman"/>
          <w:noProof/>
          <w:szCs w:val="24"/>
        </w:rPr>
        <w:tab/>
        <w:t>Murphy MJ, Halow NG, Royer PA, Hennebold JD. Leukemia Inhibitory Factor Is Necessary for Ovulation in Female Rhesus Macaques. Endocrinology 2016; 157:4378–4387.</w:t>
      </w:r>
    </w:p>
    <w:p w14:paraId="510D6871"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2]</w:t>
      </w:r>
      <w:r w:rsidRPr="00EB7E7B">
        <w:rPr>
          <w:rFonts w:cs="Times New Roman"/>
          <w:noProof/>
          <w:szCs w:val="24"/>
        </w:rPr>
        <w:tab/>
        <w:t>Arici A, Oral E, Bahtiyar O, Engin O, Seli E, Jones EE. Leukaemia inhibitory factor expression in human follicular fluid and ovarian cells. Hum Reprod 1997; 12:1233–1239.</w:t>
      </w:r>
    </w:p>
    <w:p w14:paraId="0A6C9AC9"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3]</w:t>
      </w:r>
      <w:r w:rsidRPr="00EB7E7B">
        <w:rPr>
          <w:rFonts w:cs="Times New Roman"/>
          <w:noProof/>
          <w:szCs w:val="24"/>
        </w:rPr>
        <w:tab/>
        <w:t>Xu F, Stouffer RL, Müller J, Hennebold JD, Wright JW, Bahar A, Leder G, Peters M, Thorne M, Sims M, Wintermantel T, Lindenthal B. Dynamics of the transcriptome in the primate ovulatory follicle. Mol Hum Reprod 2011; 17:152–65.</w:t>
      </w:r>
    </w:p>
    <w:p w14:paraId="037ABB6F"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4]</w:t>
      </w:r>
      <w:r w:rsidRPr="00EB7E7B">
        <w:rPr>
          <w:rFonts w:cs="Times New Roman"/>
          <w:noProof/>
          <w:szCs w:val="24"/>
        </w:rPr>
        <w:tab/>
        <w:t>Wolf DP, Vandevoort CA, Meyer-Haas GR, Zelinski-Wooten MB, Hess DL, Baughman WL, Stouffer RL. In vitro fertilization and embryo transfer in the rhesus monkey. Biol Reprod 1989; 41:335–46.</w:t>
      </w:r>
    </w:p>
    <w:p w14:paraId="16753D76"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5]</w:t>
      </w:r>
      <w:r w:rsidRPr="00EB7E7B">
        <w:rPr>
          <w:rFonts w:cs="Times New Roman"/>
          <w:noProof/>
          <w:szCs w:val="24"/>
        </w:rPr>
        <w:tab/>
        <w:t>Young KA, Chaffin CL, Molskness TA, Stouffer RL. Controlled ovulation of the dominant follicle: a critical role for LH in the late follicular phase of the menstrual cycle. Hum Reprod 2003; 18:2257–63.</w:t>
      </w:r>
    </w:p>
    <w:p w14:paraId="2AC38AD2"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6]</w:t>
      </w:r>
      <w:r w:rsidRPr="00EB7E7B">
        <w:rPr>
          <w:rFonts w:cs="Times New Roman"/>
          <w:noProof/>
          <w:szCs w:val="24"/>
        </w:rPr>
        <w:tab/>
        <w:t>Chaffin CL, Stouffer RL. Role of gonadotrophins and progesterone in the regulation of morphological remodelling and atresia in the monkey peri-ovulatory follicle. Hum Reprod 2000; 15:2489–95.</w:t>
      </w:r>
    </w:p>
    <w:p w14:paraId="2AB1618C"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7]</w:t>
      </w:r>
      <w:r w:rsidRPr="00EB7E7B">
        <w:rPr>
          <w:rFonts w:cs="Times New Roman"/>
          <w:noProof/>
          <w:szCs w:val="24"/>
        </w:rPr>
        <w:tab/>
        <w:t>Bishop C V., Hennebold JD, Kahl CA, Stouffer RL. Knockdown of Progesterone Receptor (PGR) in Macaque Granulosa Cells Disrupts Ovulation and Progesterone Production. Biol Reprod 2016; 94:109.</w:t>
      </w:r>
    </w:p>
    <w:p w14:paraId="71F807BB" w14:textId="77777777" w:rsidR="00EB7E7B" w:rsidRPr="00EB7E7B" w:rsidRDefault="00EB7E7B" w:rsidP="00EB7E7B">
      <w:pPr>
        <w:widowControl w:val="0"/>
        <w:autoSpaceDE w:val="0"/>
        <w:autoSpaceDN w:val="0"/>
        <w:adjustRightInd w:val="0"/>
        <w:ind w:left="640" w:hanging="640"/>
        <w:rPr>
          <w:rFonts w:cs="Times New Roman"/>
          <w:noProof/>
        </w:rPr>
      </w:pPr>
      <w:r w:rsidRPr="00EB7E7B">
        <w:rPr>
          <w:rFonts w:cs="Times New Roman"/>
          <w:noProof/>
          <w:szCs w:val="24"/>
        </w:rPr>
        <w:t>[8]</w:t>
      </w:r>
      <w:r w:rsidRPr="00EB7E7B">
        <w:rPr>
          <w:rFonts w:cs="Times New Roman"/>
          <w:noProof/>
          <w:szCs w:val="24"/>
        </w:rPr>
        <w:tab/>
        <w:t>Duffy DM, Stouffer RL. Luteinizing hormone acts directly at granulosa cells to stimulate periovulatory processes: modulation of luteinizing hormone effects by prostaglandins. Endocrine 2003; 22:249–56.</w:t>
      </w:r>
    </w:p>
    <w:p w14:paraId="5CA473F4" w14:textId="1643683B" w:rsidR="006253B3" w:rsidRPr="006253B3" w:rsidRDefault="006253B3" w:rsidP="006253B3">
      <w:r>
        <w:fldChar w:fldCharType="end"/>
      </w:r>
    </w:p>
    <w:p w14:paraId="26822E37" w14:textId="77777777" w:rsidR="007B024D" w:rsidRPr="00DD75E7" w:rsidRDefault="007B024D" w:rsidP="00AA3962">
      <w:bookmarkStart w:id="166" w:name="_Hlk529887497"/>
      <w:r w:rsidRPr="00DD75E7">
        <w:br w:type="page"/>
      </w:r>
    </w:p>
    <w:bookmarkEnd w:id="166"/>
    <w:p w14:paraId="6B33AD60" w14:textId="65F90AAE" w:rsidR="0006470F" w:rsidRDefault="0006470F" w:rsidP="00C27652">
      <w:pPr>
        <w:pStyle w:val="Heading1"/>
      </w:pPr>
      <w:r>
        <w:lastRenderedPageBreak/>
        <w:t>Tables</w:t>
      </w:r>
    </w:p>
    <w:p w14:paraId="1E1BA887" w14:textId="793193FE" w:rsidR="0038314C" w:rsidRDefault="0038314C" w:rsidP="0038314C">
      <w:pPr>
        <w:pStyle w:val="Heading1"/>
      </w:pPr>
      <w:r>
        <w:t>Supplemental Information</w:t>
      </w:r>
    </w:p>
    <w:p w14:paraId="725EBB75" w14:textId="1FCC828E" w:rsidR="0038314C" w:rsidRDefault="0038314C" w:rsidP="0038314C">
      <w:pPr>
        <w:pStyle w:val="Heading2"/>
      </w:pPr>
      <w:r>
        <w:t>Materials and Methods</w:t>
      </w:r>
    </w:p>
    <w:p w14:paraId="4D5FCA86" w14:textId="2B438281" w:rsidR="0038314C" w:rsidRDefault="0038314C" w:rsidP="0038314C">
      <w:pPr>
        <w:pStyle w:val="Heading3"/>
      </w:pPr>
      <w:r>
        <w:t>Controlled Ovulation (COv)</w:t>
      </w:r>
    </w:p>
    <w:p w14:paraId="279D5664" w14:textId="4B9509F8" w:rsidR="0038314C" w:rsidRDefault="0038314C" w:rsidP="0038314C">
      <w:r>
        <w:t xml:space="preserve">Rhesus macaque females (n = 12) were monitored for initiation of menstruation to identify the beginning of the follicular phase (Cycle Day 1). Four to six days later (depending on length of previous menstrual cycle), serum E2 and P levels were monitored daily </w:t>
      </w:r>
      <w:r>
        <w:fldChar w:fldCharType="begin" w:fldLock="1"/>
      </w:r>
      <w:r>
        <w:instrText>ADDIN CSL_CITATION { "citationItems" : [ { "id" : "ITEM-1", "itemData" : { "ISSN" : "0268-1161", "PMID" : "14585870", "abstract" : "BACKGROUND A method was sought to control ovulation of the dominant follicle and to test the importance of LH during the late follicular phase of the menstrual cycle. Menstrual cycles of rhesus monkeys were monitored, and treatment initiated at the late follicular phase (after dominant follicle selection, before ovulation). METHODS The 2-day treatment consisted of GnRH antagonist plus either r-hFSH and r-hLH (1:1 or 2:1 dose ratio) or r-hFSH alone. In addition, half of the females received an ovulatory bolus of hCG. RESULTS When treatment was initiated at estradiol levels &gt;120 pg/ml, neither the endogenous LH surge, ovulation nor luteal function were controlled. However, when treatment was initiated at estradiol levels 80-120 pg/ml using either 1:1 or 2:1 dose ratios of FSH:LH, the LH surge was prevented, and ovulation occurred following hCG treatment. FSH-only treatment also prevented the LH surge, but follicle development appeared abnormal, and hCG failed to stimulate ovulation. CONCLUSIONS Control over the naturally dominant follicle is possible during the late follicular phase using an abbreviated GnRH antagonist, FSH+LH protocol. This method offers a model to investigate periovulatory events and their regulation by gonadotrophins/local factors during the natural menstrual cycle in primates.", "author" : [ { "dropping-particle" : "", "family" : "Young", "given" : "Kelly A", "non-dropping-particle" : "", "parse-names" : false, "suffix" : "" }, { "dropping-particle" : "", "family" : "Chaffin", "given" : "Charles L", "non-dropping-particle" : "", "parse-names" : false, "suffix" : "" }, { "dropping-particle" : "", "family" : "Molskness", "given" : "Theodore A", "non-dropping-particle" : "", "parse-names" : false, "suffix" : "" }, { "dropping-particle" : "", "family" : "Stouffer", "given" : "Richard L", "non-dropping-particle" : "", "parse-names" : false, "suffix" : "" } ], "container-title" : "Human reproduction (Oxford, England)", "id" : "ITEM-1", "issue" : "11", "issued" : { "date-parts" : [ [ "2003", "11" ] ] }, "page" : "2257-63", "title" : "Controlled ovulation of the dominant follicle: a critical role for LH in the late follicular phase of the menstrual cycle.", "type" : "article-journal", "volume" : "18" }, "uris" : [ "http://www.mendeley.com/documents/?uuid=a8c6987c-4e81-3ecc-8252-d4599e3c4df1"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B737F6">
        <w:rPr>
          <w:noProof/>
          <w:vertAlign w:val="superscript"/>
        </w:rPr>
        <w:t>1</w:t>
      </w:r>
      <w:r>
        <w:fldChar w:fldCharType="end"/>
      </w:r>
      <w:r>
        <w:t xml:space="preserve"> and COv protocols were initiated when serum E2 levels reached 90–120 pg/ml, indicating selection of the dominant antral follicle; see </w:t>
      </w:r>
      <w:r>
        <w:fldChar w:fldCharType="begin" w:fldLock="1"/>
      </w:r>
      <w:r>
        <w:instrText>ADDIN CSL_CITATION { "citationItems" : [ { "id" : "ITEM-1", "itemData" : { "ISSN" : "0268-1161", "PMID" : "14585870", "abstract" : "BACKGROUND A method was sought to control ovulation of the dominant follicle and to test the importance of LH during the late follicular phase of the menstrual cycle. Menstrual cycles of rhesus monkeys were monitored, and treatment initiated at the late follicular phase (after dominant follicle selection, before ovulation). METHODS The 2-day treatment consisted of GnRH antagonist plus either r-hFSH and r-hLH (1:1 or 2:1 dose ratio) or r-hFSH alone. In addition, half of the females received an ovulatory bolus of hCG. RESULTS When treatment was initiated at estradiol levels &gt;120 pg/ml, neither the endogenous LH surge, ovulation nor luteal function were controlled. However, when treatment was initiated at estradiol levels 80-120 pg/ml using either 1:1 or 2:1 dose ratios of FSH:LH, the LH surge was prevented, and ovulation occurred following hCG treatment. FSH-only treatment also prevented the LH surge, but follicle development appeared abnormal, and hCG failed to stimulate ovulation. CONCLUSIONS Control over the naturally dominant follicle is possible during the late follicular phase using an abbreviated GnRH antagonist, FSH+LH protocol. This method offers a model to investigate periovulatory events and their regulation by gonadotrophins/local factors during the natural menstrual cycle in primates.", "author" : [ { "dropping-particle" : "", "family" : "Young", "given" : "Kelly A", "non-dropping-particle" : "", "parse-names" : false, "suffix" : "" }, { "dropping-particle" : "", "family" : "Chaffin", "given" : "Charles L", "non-dropping-particle" : "", "parse-names" : false, "suffix" : "" }, { "dropping-particle" : "", "family" : "Molskness", "given" : "Theodore A", "non-dropping-particle" : "", "parse-names" : false, "suffix" : "" }, { "dropping-particle" : "", "family" : "Stouffer", "given" : "Richard L", "non-dropping-particle" : "", "parse-names" : false, "suffix" : "" } ], "container-title" : "Human reproduction (Oxford, England)", "id" : "ITEM-1", "issue" : "11", "issued" : { "date-parts" : [ [ "2003", "11" ] ] }, "page" : "2257-63", "title" : "Controlled ovulation of the dominant follicle: a critical role for LH in the late follicular phase of the menstrual cycle.", "type" : "article-journal", "volume" : "18" }, "uris" : [ "http://www.mendeley.com/documents/?uuid=a8c6987c-4e81-3ecc-8252-d4599e3c4df1"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B737F6">
        <w:rPr>
          <w:noProof/>
          <w:vertAlign w:val="superscript"/>
        </w:rPr>
        <w:t>1</w:t>
      </w:r>
      <w:r>
        <w:fldChar w:fldCharType="end"/>
      </w:r>
      <w:r>
        <w:t xml:space="preserve"> for details of the rhesus macaque COv protocol). The ovulatory </w:t>
      </w:r>
      <w:proofErr w:type="gramStart"/>
      <w:r>
        <w:t>hCG</w:t>
      </w:r>
      <w:proofErr w:type="gramEnd"/>
      <w:r>
        <w:t xml:space="preserve"> bolus was administered 20–22 h </w:t>
      </w:r>
      <w:proofErr w:type="spellStart"/>
      <w:r>
        <w:t>postintrafollicular</w:t>
      </w:r>
      <w:proofErr w:type="spellEnd"/>
      <w:r>
        <w:t xml:space="preserve"> injection, to ensure adequate production of </w:t>
      </w:r>
      <w:proofErr w:type="spellStart"/>
      <w:r>
        <w:t>shRNAs</w:t>
      </w:r>
      <w:proofErr w:type="spellEnd"/>
      <w:r>
        <w:t xml:space="preserve"> prior to the increase in PGR mRNA that typically occurs within 12 h post-hCG delivery. Ovaries were evaluated by laparoscopic methods for ovulation 96 h after intrafollicular vector injection, and several (n = 4/vector) were collected for histological evaluation and immunohistochemistry to observe follicular morphology and PGR protein expression as described below. Daily serum samples were collected for E2 and P analyses throughout COv protocols until time of </w:t>
      </w:r>
      <w:proofErr w:type="spellStart"/>
      <w:r>
        <w:t>ovariectomy</w:t>
      </w:r>
      <w:proofErr w:type="spellEnd"/>
      <w:r>
        <w:t xml:space="preserve">. From </w:t>
      </w:r>
      <w:r>
        <w:fldChar w:fldCharType="begin" w:fldLock="1"/>
      </w:r>
      <w:r>
        <w:instrText>ADDIN CSL_CITATION { "citationItems" : [ { "id" : "ITEM-1", "itemData" : { "DOI" : "10.1095/biolreprod.115.134981", "ISSN" : "1529-7268", "PMID" : "26985003", "abstract" : "Adenoviral vectors (vectors) expressing short-hairpin RNAs complementary to macaque nuclear progesterone (P) receptor PGR mRNA (shPGR) or a nontargeting scrambled control (shScram) were used to determine the role PGR plays in ovulation/luteinization in rhesus monkeys. Nonluteinized granulosa cells collected from monkeys (n = 4) undergoing controlled ovarian stimulation protocols were exposed to either shPGR, shScram, or no virus for 24 h; human chorionic gonadotropin (hCG) was then added to half of the wells to induce luteinization (luteinized granulosa cells [LGCs]; n = 4-6 wells/treatment/monkey). Cells/media were collected 48, 72, and 120 h postvector for evaluation of PGR mRNA and P levels. Addition of hCG increased (P &lt; 0.05) PGR mRNA and medium P levels in controls. However, a time-dependent decline (P &lt; 0.05) in PGR mRNA and P occurred in shPGR vector groups. Injection of shPGR, but not shScram, vector into the preovulatory follicle 20 h before hCG administration during controlled ovulation protocols prevented follicle rupture in five of six monkeys as determined by laparoscopic evaluation, with a trapped oocyte confirmed in three of four follicles of excised ovaries. Injection of shPGR also prevented the rise in serum P levels following the hCG bolus compared to shScram (P &lt; 0.05). Nuclear PGR immunostaining was undetectable in granulosa cells from shPGR-injected follicles, compared to intense staining in shScram controls. Thus, the nuclear PGR appears to mediate P action in the dominant follicle promoting ovulation in primates. In vitro and in vivo effects of PGR knockdown in LGCs also support the hypothesis that P enhances its own synthesis in the primate corpus luteum by promoting luteinization.", "author" : [ { "dropping-particle" : "V", "family" : "Bishop", "given" : "Cecily", "non-dropping-particle" : "", "parse-names" : false, "suffix" : "" }, { "dropping-particle" : "", "family" : "Hennebold", "given" : "Jon D", "non-dropping-particle" : "", "parse-names" : false, "suffix" : "" }, { "dropping-particle" : "", "family" : "Kahl", "given" : "Christoph A", "non-dropping-particle" : "", "parse-names" : false, "suffix" : "" }, { "dropping-particle" : "", "family" : "Stouffer", "given" : "Richard L", "non-dropping-particle" : "", "parse-names" : false, "suffix" : "" } ], "container-title" : "Biology of reproduction", "id" : "ITEM-1", "issue" : "5", "issued" : { "date-parts" : [ [ "2016", "5", "1" ] ] }, "page" : "109", "title" : "Knockdown of Progesterone Receptor (PGR) in Macaque Granulosa Cells Disrupts Ovulation and Progesterone Production.", "type" : "article-journal", "volume" : "94" }, "uris" : [ "http://www.mendeley.com/documents/?uuid=f098de4d-1275-351f-b922-768ba8a4b59e" ] } ], "mendeley" : { "formattedCitation" : "&lt;sup&gt;3&lt;/sup&gt;", "plainTextFormattedCitation" : "3", "previouslyFormattedCitation" : "&lt;sup&gt;3&lt;/sup&gt;" }, "properties" : { "noteIndex" : 4 }, "schema" : "https://github.com/citation-style-language/schema/raw/master/csl-citation.json" }</w:instrText>
      </w:r>
      <w:r>
        <w:fldChar w:fldCharType="separate"/>
      </w:r>
      <w:r w:rsidRPr="00B737F6">
        <w:rPr>
          <w:noProof/>
          <w:vertAlign w:val="superscript"/>
        </w:rPr>
        <w:t>3</w:t>
      </w:r>
      <w:r>
        <w:fldChar w:fldCharType="end"/>
      </w:r>
    </w:p>
    <w:p w14:paraId="5A07FA2A" w14:textId="77777777" w:rsidR="0038314C" w:rsidRPr="00B737F6" w:rsidRDefault="0038314C" w:rsidP="0038314C">
      <w:pPr>
        <w:widowControl w:val="0"/>
        <w:autoSpaceDE w:val="0"/>
        <w:autoSpaceDN w:val="0"/>
        <w:adjustRightInd w:val="0"/>
        <w:spacing w:line="240" w:lineRule="auto"/>
        <w:ind w:left="640" w:hanging="640"/>
        <w:rPr>
          <w:rFonts w:ascii="Calibri" w:hAnsi="Calibri" w:cs="Times New Roman"/>
          <w:noProof/>
          <w:sz w:val="20"/>
          <w:szCs w:val="24"/>
        </w:rPr>
      </w:pPr>
      <w:r>
        <w:fldChar w:fldCharType="begin" w:fldLock="1"/>
      </w:r>
      <w:r>
        <w:instrText xml:space="preserve">ADDIN Mendeley Bibliography CSL_BIBLIOGRAPHY </w:instrText>
      </w:r>
      <w:r>
        <w:fldChar w:fldCharType="separate"/>
      </w:r>
      <w:r w:rsidRPr="00B737F6">
        <w:rPr>
          <w:rFonts w:ascii="Calibri" w:hAnsi="Calibri" w:cs="Times New Roman"/>
          <w:noProof/>
          <w:sz w:val="20"/>
          <w:szCs w:val="24"/>
        </w:rPr>
        <w:t>1.</w:t>
      </w:r>
      <w:r w:rsidRPr="00B737F6">
        <w:rPr>
          <w:rFonts w:ascii="Calibri" w:hAnsi="Calibri" w:cs="Times New Roman"/>
          <w:noProof/>
          <w:sz w:val="20"/>
          <w:szCs w:val="24"/>
        </w:rPr>
        <w:tab/>
        <w:t xml:space="preserve">Young, K. A., Chaffin, C. L., Molskness, T. A. &amp; Stouffer, R. L. Controlled ovulation of the dominant follicle: a critical role for LH in the late follicular phase of the menstrual cycle. </w:t>
      </w:r>
      <w:r w:rsidRPr="00B737F6">
        <w:rPr>
          <w:rFonts w:ascii="Calibri" w:hAnsi="Calibri" w:cs="Times New Roman"/>
          <w:i/>
          <w:iCs/>
          <w:noProof/>
          <w:sz w:val="20"/>
          <w:szCs w:val="24"/>
        </w:rPr>
        <w:t>Hum. Reprod.</w:t>
      </w:r>
      <w:r w:rsidRPr="00B737F6">
        <w:rPr>
          <w:rFonts w:ascii="Calibri" w:hAnsi="Calibri" w:cs="Times New Roman"/>
          <w:noProof/>
          <w:sz w:val="20"/>
          <w:szCs w:val="24"/>
        </w:rPr>
        <w:t xml:space="preserve"> </w:t>
      </w:r>
      <w:r w:rsidRPr="00B737F6">
        <w:rPr>
          <w:rFonts w:ascii="Calibri" w:hAnsi="Calibri" w:cs="Times New Roman"/>
          <w:b/>
          <w:bCs/>
          <w:noProof/>
          <w:sz w:val="20"/>
          <w:szCs w:val="24"/>
        </w:rPr>
        <w:t>18,</w:t>
      </w:r>
      <w:r w:rsidRPr="00B737F6">
        <w:rPr>
          <w:rFonts w:ascii="Calibri" w:hAnsi="Calibri" w:cs="Times New Roman"/>
          <w:noProof/>
          <w:sz w:val="20"/>
          <w:szCs w:val="24"/>
        </w:rPr>
        <w:t xml:space="preserve"> 2257–63 (2003).</w:t>
      </w:r>
    </w:p>
    <w:p w14:paraId="7F15142A" w14:textId="77777777" w:rsidR="0038314C" w:rsidRPr="00B737F6" w:rsidRDefault="0038314C" w:rsidP="0038314C">
      <w:pPr>
        <w:widowControl w:val="0"/>
        <w:autoSpaceDE w:val="0"/>
        <w:autoSpaceDN w:val="0"/>
        <w:adjustRightInd w:val="0"/>
        <w:spacing w:line="240" w:lineRule="auto"/>
        <w:ind w:left="640" w:hanging="640"/>
        <w:rPr>
          <w:rFonts w:ascii="Calibri" w:hAnsi="Calibri" w:cs="Times New Roman"/>
          <w:noProof/>
          <w:sz w:val="20"/>
          <w:szCs w:val="24"/>
        </w:rPr>
      </w:pPr>
      <w:r w:rsidRPr="00B737F6">
        <w:rPr>
          <w:rFonts w:ascii="Calibri" w:hAnsi="Calibri" w:cs="Times New Roman"/>
          <w:noProof/>
          <w:sz w:val="20"/>
          <w:szCs w:val="24"/>
        </w:rPr>
        <w:t>2.</w:t>
      </w:r>
      <w:r w:rsidRPr="00B737F6">
        <w:rPr>
          <w:rFonts w:ascii="Calibri" w:hAnsi="Calibri" w:cs="Times New Roman"/>
          <w:noProof/>
          <w:sz w:val="20"/>
          <w:szCs w:val="24"/>
        </w:rPr>
        <w:tab/>
        <w:t xml:space="preserve">Hazzard, T. M. </w:t>
      </w:r>
      <w:r w:rsidRPr="00B737F6">
        <w:rPr>
          <w:rFonts w:ascii="Calibri" w:hAnsi="Calibri" w:cs="Times New Roman"/>
          <w:i/>
          <w:iCs/>
          <w:noProof/>
          <w:sz w:val="20"/>
          <w:szCs w:val="24"/>
        </w:rPr>
        <w:t>et al.</w:t>
      </w:r>
      <w:r w:rsidRPr="00B737F6">
        <w:rPr>
          <w:rFonts w:ascii="Calibri" w:hAnsi="Calibri" w:cs="Times New Roman"/>
          <w:noProof/>
          <w:sz w:val="20"/>
          <w:szCs w:val="24"/>
        </w:rPr>
        <w:t xml:space="preserve"> Injection of antiangiogenic agents into the macaque preovulatory follicle: disruption of corpus luteum development and function. </w:t>
      </w:r>
      <w:r w:rsidRPr="00B737F6">
        <w:rPr>
          <w:rFonts w:ascii="Calibri" w:hAnsi="Calibri" w:cs="Times New Roman"/>
          <w:i/>
          <w:iCs/>
          <w:noProof/>
          <w:sz w:val="20"/>
          <w:szCs w:val="24"/>
        </w:rPr>
        <w:t>Endocrine</w:t>
      </w:r>
      <w:r w:rsidRPr="00B737F6">
        <w:rPr>
          <w:rFonts w:ascii="Calibri" w:hAnsi="Calibri" w:cs="Times New Roman"/>
          <w:noProof/>
          <w:sz w:val="20"/>
          <w:szCs w:val="24"/>
        </w:rPr>
        <w:t xml:space="preserve"> </w:t>
      </w:r>
      <w:r w:rsidRPr="00B737F6">
        <w:rPr>
          <w:rFonts w:ascii="Calibri" w:hAnsi="Calibri" w:cs="Times New Roman"/>
          <w:b/>
          <w:bCs/>
          <w:noProof/>
          <w:sz w:val="20"/>
          <w:szCs w:val="24"/>
        </w:rPr>
        <w:t>17,</w:t>
      </w:r>
      <w:r w:rsidRPr="00B737F6">
        <w:rPr>
          <w:rFonts w:ascii="Calibri" w:hAnsi="Calibri" w:cs="Times New Roman"/>
          <w:noProof/>
          <w:sz w:val="20"/>
          <w:szCs w:val="24"/>
        </w:rPr>
        <w:t xml:space="preserve"> 199–206 (2002).</w:t>
      </w:r>
    </w:p>
    <w:p w14:paraId="66B39993" w14:textId="77777777" w:rsidR="0038314C" w:rsidRPr="00B737F6" w:rsidRDefault="0038314C" w:rsidP="0038314C">
      <w:pPr>
        <w:widowControl w:val="0"/>
        <w:autoSpaceDE w:val="0"/>
        <w:autoSpaceDN w:val="0"/>
        <w:adjustRightInd w:val="0"/>
        <w:spacing w:line="240" w:lineRule="auto"/>
        <w:ind w:left="640" w:hanging="640"/>
        <w:rPr>
          <w:rFonts w:ascii="Calibri" w:hAnsi="Calibri"/>
          <w:noProof/>
          <w:sz w:val="20"/>
        </w:rPr>
      </w:pPr>
      <w:r w:rsidRPr="00B737F6">
        <w:rPr>
          <w:rFonts w:ascii="Calibri" w:hAnsi="Calibri" w:cs="Times New Roman"/>
          <w:noProof/>
          <w:sz w:val="20"/>
          <w:szCs w:val="24"/>
        </w:rPr>
        <w:t>3.</w:t>
      </w:r>
      <w:r w:rsidRPr="00B737F6">
        <w:rPr>
          <w:rFonts w:ascii="Calibri" w:hAnsi="Calibri" w:cs="Times New Roman"/>
          <w:noProof/>
          <w:sz w:val="20"/>
          <w:szCs w:val="24"/>
        </w:rPr>
        <w:tab/>
        <w:t xml:space="preserve">Bishop, C. V, Hennebold, J. D., Kahl, C. A. &amp; Stouffer, R. L. Knockdown of Progesterone Receptor (PGR) in Macaque Granulosa Cells Disrupts Ovulation and Progesterone Production. </w:t>
      </w:r>
      <w:r w:rsidRPr="00B737F6">
        <w:rPr>
          <w:rFonts w:ascii="Calibri" w:hAnsi="Calibri" w:cs="Times New Roman"/>
          <w:i/>
          <w:iCs/>
          <w:noProof/>
          <w:sz w:val="20"/>
          <w:szCs w:val="24"/>
        </w:rPr>
        <w:t>Biol. Reprod.</w:t>
      </w:r>
      <w:r w:rsidRPr="00B737F6">
        <w:rPr>
          <w:rFonts w:ascii="Calibri" w:hAnsi="Calibri" w:cs="Times New Roman"/>
          <w:noProof/>
          <w:sz w:val="20"/>
          <w:szCs w:val="24"/>
        </w:rPr>
        <w:t xml:space="preserve"> </w:t>
      </w:r>
      <w:r w:rsidRPr="00B737F6">
        <w:rPr>
          <w:rFonts w:ascii="Calibri" w:hAnsi="Calibri" w:cs="Times New Roman"/>
          <w:b/>
          <w:bCs/>
          <w:noProof/>
          <w:sz w:val="20"/>
          <w:szCs w:val="24"/>
        </w:rPr>
        <w:t>94,</w:t>
      </w:r>
      <w:r w:rsidRPr="00B737F6">
        <w:rPr>
          <w:rFonts w:ascii="Calibri" w:hAnsi="Calibri" w:cs="Times New Roman"/>
          <w:noProof/>
          <w:sz w:val="20"/>
          <w:szCs w:val="24"/>
        </w:rPr>
        <w:t xml:space="preserve"> 109 (2016).</w:t>
      </w:r>
    </w:p>
    <w:p w14:paraId="03B9427A" w14:textId="6CAAFC4C" w:rsidR="0038314C" w:rsidRPr="0038314C" w:rsidRDefault="0038314C" w:rsidP="0038314C">
      <w:pPr>
        <w:pStyle w:val="Heading3"/>
      </w:pPr>
      <w:r>
        <w:fldChar w:fldCharType="end"/>
      </w:r>
      <w:r>
        <w:t>Controlled Ovarian Stimulation</w:t>
      </w:r>
    </w:p>
    <w:p w14:paraId="0CCEAF70" w14:textId="77777777" w:rsidR="0038314C" w:rsidRPr="00A60C64" w:rsidRDefault="0038314C" w:rsidP="0038314C">
      <w:pPr>
        <w:ind w:left="360" w:firstLine="360"/>
      </w:pPr>
      <w:r w:rsidRPr="00A60C64">
        <w:t>All experiments involving rhesus females were performed with approval of the Oregon Health &amp; Science University Institutional Animal Care and Use Committee at the Oregon National Primate Research Center (ONPRC), in accordance with the National Institutes of Health Guide for the Care and Use of Laboratory Animals. Rhesus monkeys were cared for by the ONPRC Division of Comparative Medicine (DCM). The animals were housed in individual cages with auditory, visual, and olfactory interaction with male and female conspecifics in a temperature controlled environment (24 °C) under a fixed 12L:12D photoperiod (lights on from 700 h to 1900 h) with ad libitum access to drinking water. Individuals were cared for by the Oregon National Primate Research Center in accord with the National Research Council’s Guide for the Care and Use of Laboratory Animals</w:t>
      </w:r>
      <w:r>
        <w:t xml:space="preserve"> </w:t>
      </w:r>
      <w:r>
        <w:fldChar w:fldCharType="begin" w:fldLock="1"/>
      </w:r>
      <w:r>
        <w:instrText>ADDIN CSL_CITATION {"citationItems":[{"id":"ITEM-1","itemData":{"DOI":"10.17226/12910","ISBN":"978-0-309-15400-0","PMID":"21595115","abstract":"The purpose of the Guide for the Care and Use of Laboratory Animals (the Guide), as expressed in the charge to the Committee for the Update of the Guide, is to assist institutions in caring for and using animals in ways judged to be scientifically, technically, and humanely appropriate. The Guide is also intended to assist investigators in fulfilling their obligation to plan and conduct animal experiments in accord with the highest scientific, humane, and ethical principles. Recommendations in the Guide are based on published data, scientific principles, expert opinion, and experience with methods and practices that have proved to be consistent with both high-quality research and humane animal care and use. These recommendations should be used as a foundation for the development of a comprehensive animal care and use program, recognizing that the concept and application of performance standards, in accordance with goals, outcomes, and considerations defined in the Guide, is essential to this process.","author":[{"dropping-particle":"","family":"National Research Council of the National Academies","given":"","non-dropping-particle":"","parse-names":false,"suffix":""}],"container-title":"Guide for the Care and Use of Laboratory Animals","edition":"8th","id":"ITEM-1","issued":{"date-parts":[["2011","12","27"]]},"number-of-pages":"1-246","publisher":"National Academies Press","publisher-place":"Washington, D.C.","title":"Guide for the Care and Use of Laboratory Animals","type":"book"},"uris":["http://www.mendeley.com/documents/?uuid=c09e5725-39da-42fb-984b-c67844c12acd"]}],"mendeley":{"formattedCitation":"(National Research Council of the National Academies, 2011)","plainTextFormattedCitation":"(National Research Council of the National Academies, 2011)","previouslyFormattedCitation":"(Animals, 2011)"},"properties":{"noteIndex":0},"schema":"https://github.com/citation-style-language/schema/raw/master/csl-citation.json"}</w:instrText>
      </w:r>
      <w:r>
        <w:fldChar w:fldCharType="separate"/>
      </w:r>
      <w:r w:rsidRPr="00515F3D">
        <w:rPr>
          <w:noProof/>
        </w:rPr>
        <w:t>(National Research Council of the National Academies, 2011)</w:t>
      </w:r>
      <w:r>
        <w:fldChar w:fldCharType="end"/>
      </w:r>
      <w:r w:rsidRPr="00A60C64">
        <w:t xml:space="preserve">, which included daily health checks to ensure normal behavior, food consumption, and waste production. Additionally, routine physical examinations, hematological studies, fecal parasite checks, tuberculin testing, and dental cleaning were performed periodically.  All surgical procedures were performed by the veterinary staff of the ONPRC DCM Surgical Services Unit (SSU). </w:t>
      </w:r>
    </w:p>
    <w:p w14:paraId="702D2171" w14:textId="77777777" w:rsidR="0038314C" w:rsidRPr="00A60C64" w:rsidRDefault="0038314C" w:rsidP="0038314C">
      <w:pPr>
        <w:ind w:left="360" w:firstLine="360"/>
      </w:pPr>
      <w:r w:rsidRPr="00A60C64">
        <w:t xml:space="preserve">NLGCs were collected from female monkeys undergoing COS cycles to induce </w:t>
      </w:r>
      <w:proofErr w:type="spellStart"/>
      <w:r w:rsidRPr="00A60C64">
        <w:t>multifollicular</w:t>
      </w:r>
      <w:proofErr w:type="spellEnd"/>
      <w:r w:rsidRPr="00A60C64">
        <w:t xml:space="preserve"> development prior to an ovulatory stimulus. Briefly, females were monitored daily for onset of menstruation, and within the first 3 days were placed on an injection regimen consisting of 6 days of recombinant human FSH (20 IU, </w:t>
      </w:r>
      <w:proofErr w:type="spellStart"/>
      <w:r w:rsidRPr="00A60C64">
        <w:t>i.m</w:t>
      </w:r>
      <w:proofErr w:type="spellEnd"/>
      <w:r w:rsidRPr="00A60C64">
        <w:t xml:space="preserve">.) at 0800 and 1600 h, followed by 1 day of </w:t>
      </w:r>
      <w:proofErr w:type="spellStart"/>
      <w:r w:rsidRPr="00A60C64">
        <w:t>FSH</w:t>
      </w:r>
      <w:proofErr w:type="gramStart"/>
      <w:r w:rsidRPr="00A60C64">
        <w:t>:recombinant</w:t>
      </w:r>
      <w:proofErr w:type="spellEnd"/>
      <w:proofErr w:type="gramEnd"/>
      <w:r w:rsidRPr="00A60C64">
        <w:t xml:space="preserve"> human LH (20 &amp; 30 IU each, </w:t>
      </w:r>
      <w:proofErr w:type="spellStart"/>
      <w:r w:rsidRPr="00A60C64">
        <w:t>i.m</w:t>
      </w:r>
      <w:proofErr w:type="spellEnd"/>
      <w:r w:rsidRPr="00A60C64">
        <w:t xml:space="preserve">.) at 0800 and 1600 h with the </w:t>
      </w:r>
      <w:proofErr w:type="spellStart"/>
      <w:r w:rsidRPr="00A60C64">
        <w:t>GnRH</w:t>
      </w:r>
      <w:proofErr w:type="spellEnd"/>
      <w:r w:rsidRPr="00A60C64">
        <w:t xml:space="preserve"> </w:t>
      </w:r>
      <w:r w:rsidRPr="00A60C64">
        <w:lastRenderedPageBreak/>
        <w:t xml:space="preserve">antagonist </w:t>
      </w:r>
      <w:proofErr w:type="spellStart"/>
      <w:r w:rsidRPr="00A60C64">
        <w:t>acyline</w:t>
      </w:r>
      <w:proofErr w:type="spellEnd"/>
      <w:r w:rsidRPr="00A60C64">
        <w:t xml:space="preserve"> (75 </w:t>
      </w:r>
      <w:proofErr w:type="spellStart"/>
      <w:r w:rsidRPr="00A60C64">
        <w:t>lg</w:t>
      </w:r>
      <w:proofErr w:type="spellEnd"/>
      <w:r w:rsidRPr="00A60C64">
        <w:t xml:space="preserve">/kg, </w:t>
      </w:r>
      <w:proofErr w:type="spellStart"/>
      <w:r w:rsidRPr="00A60C64">
        <w:t>s.c.</w:t>
      </w:r>
      <w:proofErr w:type="spellEnd"/>
      <w:r w:rsidRPr="00A60C64">
        <w:t xml:space="preserve">) at 0800 h. The following morning, follicular contents were aspirated by laparoscopic techniques </w:t>
      </w:r>
      <w:r w:rsidRPr="00A60C64">
        <w:fldChar w:fldCharType="begin" w:fldLock="1"/>
      </w:r>
      <w:r>
        <w:instrText>ADDIN CSL_CITATION {"citationItems":[{"id":"ITEM-1","itemData":{"ISBN":"0006-3363 (Print)\\r0006-3363 (Linking)","ISSN":"0006-3363","PMID":"2508776","abstract":"Twenty-three rhesus monkeys were subjected to 9 days of ovarian hyperstimulation with sequential exposure to human follicle-stimulating hormone (hFSH) and then human luteinizing hormone (hLH) + hFSH. Six animals (26%) did not exhibit sustained, elevated levels of circulating estradiol, primarily due to the occurrence of a premature surge of endogenous LH (n = 4). Seventeen animals (74%) responded with supraphysiologic levels of circulating estradiol (peak value: means = 4480 pg/ml) and received human chorionic gonadotropin (hCG) on Day 10. Oocytes were collected 26 h later by aspiration of large antral follicles. Oocyte quantity (means = 18/animal) and quality (63% mature) were evaluated by in vitro fertilization (IVF), embryonic development, and embryo transfer to foster mothers. Modified conditions for the successful fertilization of oocytes used a Tyrode's augmented (TALP) medium supplemented with 0.3% bovine serum albumin (BSA). Oocytes were inseminated at the metaphase II stage with ejaculated, washed sperm (50 100 x 10(3)/ml) preexposed at ambient temperature to caffeine and dibutyryl cyclic adenosine 3'5'-monophosphate. Successful fertilization ranged from 26% to 75%. In one experiment, 5 of 11 embryos produced by IVF developed in vitro to hatched blastocysts. Embryo freezing employed a propanediol-based protocol and was applied to early cleavage-stage embryos with 100% (5 of 5) post-thaw survival. Two frozen-thawed embryos were transferred transtubally on 3 occasions into rhesus monkeys during the early luteal phase of spontaneous menstrual cycles. One pregnancy resulted, which proceeded normally to the unassisted delivery of a male offspring 170 days after the LH surge. We conclude that this sequential regimen of human gonadotropins provides a cohort of oocytes from rhesus monkeys that will complete meiotic maturation and fertilize in vitro, with embryonic development proceeding in vitro and in vivo. The production of putative antibodies to human gonadotropins, assessed by the presence of Protein A-precipitated hCG binding components in sera, limits the repeated use of monkeys in the hyperstimulation protocol. Nevertheless, this model system should facilitate further studies on oocyte maturation, fertilization, and early embryogenesis in primates.","author":[{"dropping-particle":"","family":"Wolf","given":"D P","non-dropping-particle":"","parse-names":false,"suffix":""},{"dropping-particle":"","family":"Vandevoort","given":"C A","non-dropping-particle":"","parse-names":false,"suffix":""},{"dropping-particle":"","family":"Meyer-Haas","given":"G R","non-dropping-particle":"","parse-names":false,"suffix":""},{"dropping-particle":"","family":"Zelinski-Wooten","given":"M B","non-dropping-particle":"","parse-names":false,"suffix":""},{"dropping-particle":"","family":"Hess","given":"D L","non-dropping-particle":"","parse-names":false,"suffix":""},{"dropping-particle":"","family":"Baughman","given":"W L","non-dropping-particle":"","parse-names":false,"suffix":""},{"dropping-particle":"","family":"Stouffer","given":"Richard L.","non-dropping-particle":"","parse-names":false,"suffix":""}],"container-title":"Biology of reproduction","id":"ITEM-1","issue":"2","issued":{"date-parts":[["1989","8"]]},"page":"335-46","title":"In vitro fertilization and embryo transfer in the rhesus monkey.","type":"article-journal","volume":"41"},"uris":["http://www.mendeley.com/documents/?uuid=b9faa88a-7e17-413a-8443-f3056068ba26"]}],"mendeley":{"formattedCitation":"(Wolf et al., 1989)","plainTextFormattedCitation":"(Wolf et al., 1989)","previouslyFormattedCitation":"(Wolf et al., 1989)"},"properties":{"noteIndex":0},"schema":"https://github.com/citation-style-language/schema/raw/master/csl-citation.json"}</w:instrText>
      </w:r>
      <w:r w:rsidRPr="00A60C64">
        <w:fldChar w:fldCharType="separate"/>
      </w:r>
      <w:r w:rsidRPr="00A60C64">
        <w:rPr>
          <w:noProof/>
        </w:rPr>
        <w:t>(Wolf et al., 1989)</w:t>
      </w:r>
      <w:r w:rsidRPr="00A60C64">
        <w:fldChar w:fldCharType="end"/>
      </w:r>
      <w:r w:rsidRPr="00A60C64">
        <w:t xml:space="preserve"> to retrieve immature germinal vesicle (GV)-stage cumulus oocyte complexes and NLGCs. Aspirates from individual females were prepared for separate experiments</w:t>
      </w:r>
    </w:p>
    <w:p w14:paraId="0E68F061" w14:textId="77777777" w:rsidR="0038314C" w:rsidRPr="00A60C64" w:rsidRDefault="0038314C" w:rsidP="0038314C">
      <w:pPr>
        <w:ind w:left="360"/>
      </w:pPr>
    </w:p>
    <w:p w14:paraId="6ADA6452" w14:textId="77777777" w:rsidR="0038314C" w:rsidRPr="00515F3D" w:rsidRDefault="0038314C" w:rsidP="0038314C">
      <w:pPr>
        <w:widowControl w:val="0"/>
        <w:autoSpaceDE w:val="0"/>
        <w:autoSpaceDN w:val="0"/>
        <w:adjustRightInd w:val="0"/>
        <w:spacing w:line="240" w:lineRule="auto"/>
        <w:ind w:left="480" w:hanging="480"/>
        <w:rPr>
          <w:rFonts w:ascii="Calibri" w:hAnsi="Calibri" w:cs="Calibri"/>
          <w:noProof/>
          <w:sz w:val="20"/>
          <w:szCs w:val="24"/>
        </w:rPr>
      </w:pPr>
      <w:r w:rsidRPr="00A60C64">
        <w:fldChar w:fldCharType="begin" w:fldLock="1"/>
      </w:r>
      <w:r w:rsidRPr="00A60C64">
        <w:instrText xml:space="preserve">ADDIN Mendeley Bibliography CSL_BIBLIOGRAPHY </w:instrText>
      </w:r>
      <w:r w:rsidRPr="00A60C64">
        <w:fldChar w:fldCharType="separate"/>
      </w:r>
      <w:r w:rsidRPr="00515F3D">
        <w:rPr>
          <w:rFonts w:ascii="Calibri" w:hAnsi="Calibri" w:cs="Calibri"/>
          <w:noProof/>
          <w:sz w:val="20"/>
          <w:szCs w:val="24"/>
        </w:rPr>
        <w:t xml:space="preserve">National Research Council of the National Academies. (2011). </w:t>
      </w:r>
      <w:r w:rsidRPr="00515F3D">
        <w:rPr>
          <w:rFonts w:ascii="Calibri" w:hAnsi="Calibri" w:cs="Calibri"/>
          <w:i/>
          <w:iCs/>
          <w:noProof/>
          <w:sz w:val="20"/>
          <w:szCs w:val="24"/>
        </w:rPr>
        <w:t>Guide for the Care and Use of Laboratory Animals</w:t>
      </w:r>
      <w:r w:rsidRPr="00515F3D">
        <w:rPr>
          <w:rFonts w:ascii="Calibri" w:hAnsi="Calibri" w:cs="Calibri"/>
          <w:noProof/>
          <w:sz w:val="20"/>
          <w:szCs w:val="24"/>
        </w:rPr>
        <w:t xml:space="preserve">. </w:t>
      </w:r>
      <w:r w:rsidRPr="00515F3D">
        <w:rPr>
          <w:rFonts w:ascii="Calibri" w:hAnsi="Calibri" w:cs="Calibri"/>
          <w:i/>
          <w:iCs/>
          <w:noProof/>
          <w:sz w:val="20"/>
          <w:szCs w:val="24"/>
        </w:rPr>
        <w:t>Guide for the Care and Use of Laboratory Animals</w:t>
      </w:r>
      <w:r w:rsidRPr="00515F3D">
        <w:rPr>
          <w:rFonts w:ascii="Calibri" w:hAnsi="Calibri" w:cs="Calibri"/>
          <w:noProof/>
          <w:sz w:val="20"/>
          <w:szCs w:val="24"/>
        </w:rPr>
        <w:t xml:space="preserve"> (8th ed.). Washington, D.C.: National Academies Press. https://doi.org/10.17226/12910</w:t>
      </w:r>
    </w:p>
    <w:p w14:paraId="574788A3" w14:textId="77777777" w:rsidR="0038314C" w:rsidRPr="00515F3D" w:rsidRDefault="0038314C" w:rsidP="0038314C">
      <w:pPr>
        <w:widowControl w:val="0"/>
        <w:autoSpaceDE w:val="0"/>
        <w:autoSpaceDN w:val="0"/>
        <w:adjustRightInd w:val="0"/>
        <w:spacing w:line="240" w:lineRule="auto"/>
        <w:ind w:left="480" w:hanging="480"/>
        <w:rPr>
          <w:rFonts w:ascii="Calibri" w:hAnsi="Calibri" w:cs="Calibri"/>
          <w:noProof/>
          <w:sz w:val="20"/>
        </w:rPr>
      </w:pPr>
      <w:r w:rsidRPr="00515F3D">
        <w:rPr>
          <w:rFonts w:ascii="Calibri" w:hAnsi="Calibri" w:cs="Calibri"/>
          <w:noProof/>
          <w:sz w:val="20"/>
          <w:szCs w:val="24"/>
        </w:rPr>
        <w:t xml:space="preserve">Wolf, D. P., Vandevoort, C. A., Meyer-Haas, G. R., Zelinski-Wooten, M. B., Hess, D. L., Baughman, W. L., &amp; Stouffer, R. L. (1989). In vitro fertilization and embryo transfer in the rhesus monkey. </w:t>
      </w:r>
      <w:r w:rsidRPr="00515F3D">
        <w:rPr>
          <w:rFonts w:ascii="Calibri" w:hAnsi="Calibri" w:cs="Calibri"/>
          <w:i/>
          <w:iCs/>
          <w:noProof/>
          <w:sz w:val="20"/>
          <w:szCs w:val="24"/>
        </w:rPr>
        <w:t>Biology of Reproduction</w:t>
      </w:r>
      <w:r w:rsidRPr="00515F3D">
        <w:rPr>
          <w:rFonts w:ascii="Calibri" w:hAnsi="Calibri" w:cs="Calibri"/>
          <w:noProof/>
          <w:sz w:val="20"/>
          <w:szCs w:val="24"/>
        </w:rPr>
        <w:t xml:space="preserve">, </w:t>
      </w:r>
      <w:r w:rsidRPr="00515F3D">
        <w:rPr>
          <w:rFonts w:ascii="Calibri" w:hAnsi="Calibri" w:cs="Calibri"/>
          <w:i/>
          <w:iCs/>
          <w:noProof/>
          <w:sz w:val="20"/>
          <w:szCs w:val="24"/>
        </w:rPr>
        <w:t>41</w:t>
      </w:r>
      <w:r w:rsidRPr="00515F3D">
        <w:rPr>
          <w:rFonts w:ascii="Calibri" w:hAnsi="Calibri" w:cs="Calibri"/>
          <w:noProof/>
          <w:sz w:val="20"/>
          <w:szCs w:val="24"/>
        </w:rPr>
        <w:t>(2), 335–346. Retrieved from http://www.ncbi.nlm.nih.gov/entrez/query.fcgi?cmd=Retrieve&amp;db=PubMed&amp;dopt=Citation&amp;list_uids=2508776</w:t>
      </w:r>
    </w:p>
    <w:p w14:paraId="388F1AF6" w14:textId="08EA71AF" w:rsidR="0006470F" w:rsidRDefault="0038314C" w:rsidP="0038314C">
      <w:r w:rsidRPr="00A60C64">
        <w:fldChar w:fldCharType="end"/>
      </w:r>
    </w:p>
    <w:p w14:paraId="45D305D9" w14:textId="184847EC" w:rsidR="0038314C" w:rsidRDefault="0038314C" w:rsidP="0038314C">
      <w:pPr>
        <w:pStyle w:val="Heading3"/>
      </w:pPr>
      <w:r>
        <w:t>Granulosa cell isolation</w:t>
      </w:r>
    </w:p>
    <w:p w14:paraId="5526AE6B" w14:textId="79DC8A71" w:rsidR="0038314C" w:rsidRPr="00A60C64" w:rsidRDefault="0038314C" w:rsidP="0038314C">
      <w:pPr>
        <w:ind w:firstLine="360"/>
      </w:pPr>
      <w:r>
        <w:t xml:space="preserve">Oocytes were removed from the follicular aspirates, and remaining cells were pelleted by centrifugation at 170 x g (4 °C). Pelleted cells were </w:t>
      </w:r>
      <w:proofErr w:type="spellStart"/>
      <w:r>
        <w:t>resuspended</w:t>
      </w:r>
      <w:proofErr w:type="spellEnd"/>
      <w:r>
        <w:t xml:space="preserve"> in Ham F10 medium containing 25 </w:t>
      </w:r>
      <w:proofErr w:type="spellStart"/>
      <w:r>
        <w:t>mM</w:t>
      </w:r>
      <w:proofErr w:type="spellEnd"/>
      <w:r>
        <w:t xml:space="preserve"> HEPES and 0.1% BSA (pH 7.4). Red blood cell contaminates were removed by </w:t>
      </w:r>
      <w:proofErr w:type="spellStart"/>
      <w:r>
        <w:t>Percoll</w:t>
      </w:r>
      <w:proofErr w:type="spellEnd"/>
      <w:r>
        <w:t xml:space="preserve"> (Sigma- Aldrich) gradient centrifugation (30% </w:t>
      </w:r>
      <w:proofErr w:type="spellStart"/>
      <w:r>
        <w:t>Percoll</w:t>
      </w:r>
      <w:proofErr w:type="spellEnd"/>
      <w:r>
        <w:t xml:space="preserve">/Hanks basal salt solution containing 0.1% BSA without phenol red; pH 7.4) at 500 x g for 30 min (4 °C). The granulosa cell (GC) fraction was then isolated and diluted 1:5 in Ham F-10/0.1% BSA medium to remove any contaminating </w:t>
      </w:r>
      <w:proofErr w:type="spellStart"/>
      <w:r>
        <w:t>Percoll</w:t>
      </w:r>
      <w:proofErr w:type="spellEnd"/>
      <w:r>
        <w:t>. A final centrifugation was performed at 170 x g to pellet GCs.</w:t>
      </w:r>
    </w:p>
    <w:p w14:paraId="2517EEF6" w14:textId="251305CC" w:rsidR="0038314C" w:rsidRDefault="0038314C" w:rsidP="0038314C"/>
    <w:p w14:paraId="4BFB1241" w14:textId="4ABCF8D1" w:rsidR="00CB6F9A" w:rsidRPr="00CB6F9A" w:rsidRDefault="00CB6F9A" w:rsidP="00CB6F9A">
      <w:pPr>
        <w:pStyle w:val="Heading3"/>
      </w:pPr>
      <w:proofErr w:type="spellStart"/>
      <w:r>
        <w:t>RNAScope</w:t>
      </w:r>
      <w:proofErr w:type="spellEnd"/>
    </w:p>
    <w:p w14:paraId="79F814B6" w14:textId="77777777" w:rsidR="00CB6F9A" w:rsidRPr="00CB6F9A" w:rsidRDefault="00CB6F9A" w:rsidP="00CB6F9A">
      <w:r w:rsidRPr="00CB6F9A">
        <w:t xml:space="preserve">Ovaries were taken from Rhesus Macaques before (0 hour) and subsequent (12, 24 and 36 hours) to an injection of an ovulatory administration of </w:t>
      </w:r>
      <w:proofErr w:type="gramStart"/>
      <w:r w:rsidRPr="00CB6F9A">
        <w:t>hCG</w:t>
      </w:r>
      <w:proofErr w:type="gramEnd"/>
      <w:r w:rsidRPr="00CB6F9A">
        <w:t xml:space="preserve">.  The ovaries were obtained laparoscopically and were fixed in 10% neutral-buffered formalin overnight, dehydrated in a series of ethanol solutions (50, 70, and 100%) and embedded in paraffin. The paraffin-embedded tissues were serially sectioned at 5 </w:t>
      </w:r>
      <w:proofErr w:type="spellStart"/>
      <w:r w:rsidRPr="00CB6F9A">
        <w:t>μm</w:t>
      </w:r>
      <w:proofErr w:type="spellEnd"/>
      <w:r w:rsidRPr="00CB6F9A">
        <w:t xml:space="preserve"> using an American Optical (Southbridge, MA) microtome and mounted on </w:t>
      </w:r>
      <w:proofErr w:type="spellStart"/>
      <w:r w:rsidRPr="00CB6F9A">
        <w:t>Superfrost</w:t>
      </w:r>
      <w:proofErr w:type="spellEnd"/>
      <w:r w:rsidRPr="00CB6F9A">
        <w:t xml:space="preserve"> slides (Fisher, Santa Clara, CA) in the Imaging &amp; Morphology Core Laboratory at ONPRC. Detection of LIF mRNA was obtained as previously described</w:t>
      </w:r>
      <w:r w:rsidRPr="00CB6F9A">
        <w:rPr>
          <w:vertAlign w:val="superscript"/>
        </w:rPr>
        <w:t>1</w:t>
      </w:r>
      <w:r w:rsidRPr="00CB6F9A">
        <w:t>. The LIF target, positive and negative control targets (</w:t>
      </w:r>
      <w:proofErr w:type="spellStart"/>
      <w:r w:rsidRPr="00CB6F9A">
        <w:t>cyclophilin</w:t>
      </w:r>
      <w:proofErr w:type="spellEnd"/>
      <w:r w:rsidRPr="00CB6F9A">
        <w:t xml:space="preserve"> B and bacterial </w:t>
      </w:r>
      <w:proofErr w:type="spellStart"/>
      <w:r w:rsidRPr="00CB6F9A">
        <w:t>dihydrodipicolinate</w:t>
      </w:r>
      <w:proofErr w:type="spellEnd"/>
      <w:r w:rsidRPr="00CB6F9A">
        <w:t xml:space="preserve"> reductase, respectfully), preamplifier, amplifier, label probe, protease inhibitor, hybridization buffers A, B and C, and wash buffer were all from Advanced Cell Diagnostics (Hayward, CA). After staining and dehydrating the slides were mounted using DPX </w:t>
      </w:r>
      <w:proofErr w:type="spellStart"/>
      <w:r w:rsidRPr="00CB6F9A">
        <w:t>mountant</w:t>
      </w:r>
      <w:proofErr w:type="spellEnd"/>
      <w:r w:rsidRPr="00CB6F9A">
        <w:t xml:space="preserve"> for histology (Sigma-Aldrich, St. Louis, MO). Slides were imaged using a 40x objection on an Olympus BX40 scope with an Olympus DP72 camera. </w:t>
      </w:r>
    </w:p>
    <w:p w14:paraId="3D3F86CC" w14:textId="77777777" w:rsidR="00CB6F9A" w:rsidRPr="00CB6F9A" w:rsidRDefault="00CB6F9A" w:rsidP="00CB6F9A">
      <w:r w:rsidRPr="00CB6F9A">
        <w:t> </w:t>
      </w:r>
    </w:p>
    <w:p w14:paraId="4923238A" w14:textId="77777777" w:rsidR="00CB6F9A" w:rsidRPr="00CB6F9A" w:rsidRDefault="00CB6F9A" w:rsidP="00CB6F9A">
      <w:r w:rsidRPr="00CB6F9A">
        <w:t> </w:t>
      </w:r>
    </w:p>
    <w:p w14:paraId="64174065" w14:textId="77777777" w:rsidR="00CB6F9A" w:rsidRPr="00CB6F9A" w:rsidRDefault="00CB6F9A" w:rsidP="00CB6F9A">
      <w:r w:rsidRPr="00CB6F9A">
        <w:t> </w:t>
      </w:r>
    </w:p>
    <w:p w14:paraId="6B0E45AB" w14:textId="77777777" w:rsidR="00CB6F9A" w:rsidRPr="00CB6F9A" w:rsidRDefault="00CB6F9A" w:rsidP="00CB6F9A">
      <w:r w:rsidRPr="00CB6F9A">
        <w:t xml:space="preserve">1. Wang F, Flanagan J, Su N, Wang LC, Bui S, Nielson A, Wu X, Vo HT, Ma XJ, Luo Y. RNAscope: a novel in situ RNA analysis platform for formalin-fixed, paraffin-embedded tissues. J </w:t>
      </w:r>
      <w:proofErr w:type="spellStart"/>
      <w:r w:rsidRPr="00CB6F9A">
        <w:t>Mol</w:t>
      </w:r>
      <w:proofErr w:type="spellEnd"/>
      <w:r w:rsidRPr="00CB6F9A">
        <w:t xml:space="preserve"> </w:t>
      </w:r>
      <w:proofErr w:type="spellStart"/>
      <w:r w:rsidRPr="00CB6F9A">
        <w:t>Diagn</w:t>
      </w:r>
      <w:proofErr w:type="spellEnd"/>
      <w:r w:rsidRPr="00CB6F9A">
        <w:t>. 2012</w:t>
      </w:r>
      <w:proofErr w:type="gramStart"/>
      <w:r w:rsidRPr="00CB6F9A">
        <w:t>;14:22</w:t>
      </w:r>
      <w:proofErr w:type="gramEnd"/>
      <w:r w:rsidRPr="00CB6F9A">
        <w:t>–9.</w:t>
      </w:r>
    </w:p>
    <w:p w14:paraId="65D22592" w14:textId="77777777" w:rsidR="00CB6F9A" w:rsidRPr="0011041D" w:rsidRDefault="00CB6F9A" w:rsidP="0038314C"/>
    <w:p w14:paraId="650A162C" w14:textId="77777777" w:rsidR="00A41E20" w:rsidRPr="00DD75E7" w:rsidRDefault="00CA0F37">
      <w:pPr>
        <w:pStyle w:val="Heading1"/>
      </w:pPr>
      <w:r w:rsidRPr="00DD75E7">
        <w:t>Journal Submission Plan:</w:t>
      </w:r>
    </w:p>
    <w:p w14:paraId="4F0188C6" w14:textId="77777777" w:rsidR="00A41E20" w:rsidRPr="00DD75E7" w:rsidRDefault="00BA1581">
      <w:r>
        <w:t>Biology of Reproduction</w:t>
      </w:r>
    </w:p>
    <w:p w14:paraId="08E8F843" w14:textId="77777777" w:rsidR="00A41E20" w:rsidRPr="00DD75E7" w:rsidRDefault="00A41E20"/>
    <w:p w14:paraId="6C88DE21" w14:textId="77777777" w:rsidR="00A41E20" w:rsidRDefault="00CA0F37" w:rsidP="00056D06">
      <w:pPr>
        <w:pStyle w:val="Heading3"/>
      </w:pPr>
      <w:r w:rsidRPr="00DD75E7">
        <w:t>Charges to authors</w:t>
      </w:r>
    </w:p>
    <w:p w14:paraId="59BE963E" w14:textId="77777777" w:rsidR="00A521CA" w:rsidRPr="00C27652" w:rsidRDefault="00A521CA" w:rsidP="00C27652">
      <w:pPr>
        <w:ind w:left="567" w:hanging="283"/>
        <w:rPr>
          <w:rFonts w:eastAsia="Times New Roman" w:cs="Times New Roman"/>
          <w:sz w:val="20"/>
          <w:szCs w:val="20"/>
        </w:rPr>
      </w:pPr>
      <w:r w:rsidRPr="00C27652">
        <w:rPr>
          <w:sz w:val="20"/>
          <w:szCs w:val="20"/>
        </w:rPr>
        <w:t>Publication and Open Access Charges</w:t>
      </w:r>
    </w:p>
    <w:p w14:paraId="7F96A4E8" w14:textId="77777777" w:rsidR="00A521CA" w:rsidRPr="00C27652" w:rsidRDefault="00A521CA" w:rsidP="00C27652">
      <w:pPr>
        <w:ind w:left="567" w:hanging="283"/>
        <w:rPr>
          <w:sz w:val="20"/>
          <w:szCs w:val="20"/>
        </w:rPr>
      </w:pPr>
      <w:r w:rsidRPr="00C27652">
        <w:rPr>
          <w:sz w:val="20"/>
          <w:szCs w:val="20"/>
        </w:rPr>
        <w:t>Regular Research Articles, Letters to the Editor</w:t>
      </w:r>
    </w:p>
    <w:p w14:paraId="5141570F" w14:textId="77777777" w:rsidR="00A521CA" w:rsidRPr="00C27652" w:rsidRDefault="00A521CA" w:rsidP="00C27652">
      <w:pPr>
        <w:ind w:left="567" w:hanging="283"/>
        <w:rPr>
          <w:sz w:val="20"/>
          <w:szCs w:val="20"/>
        </w:rPr>
      </w:pPr>
      <w:r w:rsidRPr="00C27652">
        <w:rPr>
          <w:sz w:val="20"/>
          <w:szCs w:val="20"/>
        </w:rPr>
        <w:t>Society members: $650/£550/€590</w:t>
      </w:r>
    </w:p>
    <w:p w14:paraId="52B5C12D" w14:textId="77777777" w:rsidR="00A521CA" w:rsidRPr="00C27652" w:rsidRDefault="00A521CA" w:rsidP="00C27652">
      <w:pPr>
        <w:ind w:left="567" w:hanging="283"/>
        <w:rPr>
          <w:sz w:val="20"/>
          <w:szCs w:val="20"/>
        </w:rPr>
      </w:pPr>
      <w:r w:rsidRPr="00C27652">
        <w:rPr>
          <w:sz w:val="20"/>
          <w:szCs w:val="20"/>
        </w:rPr>
        <w:t>There are no charges for color Figures. All Figures will appear in black and white in the printed copies of the journal.</w:t>
      </w:r>
    </w:p>
    <w:p w14:paraId="21C0B650" w14:textId="77777777" w:rsidR="00A521CA" w:rsidRPr="00C27652" w:rsidRDefault="00A521CA" w:rsidP="00C27652">
      <w:pPr>
        <w:ind w:left="567" w:hanging="283"/>
        <w:rPr>
          <w:sz w:val="20"/>
          <w:szCs w:val="20"/>
        </w:rPr>
      </w:pPr>
      <w:r w:rsidRPr="00C27652">
        <w:rPr>
          <w:sz w:val="20"/>
          <w:szCs w:val="20"/>
        </w:rPr>
        <w:t>Authors have the option to publish their paper under </w:t>
      </w:r>
      <w:hyperlink r:id="rId20" w:history="1">
        <w:r w:rsidRPr="00C27652">
          <w:rPr>
            <w:rStyle w:val="Hyperlink"/>
            <w:color w:val="006FB7"/>
            <w:sz w:val="20"/>
            <w:szCs w:val="20"/>
            <w:bdr w:val="none" w:sz="0" w:space="0" w:color="auto" w:frame="1"/>
          </w:rPr>
          <w:t>the Oxford Open initiative</w:t>
        </w:r>
      </w:hyperlink>
      <w:r w:rsidRPr="00C27652">
        <w:rPr>
          <w:sz w:val="20"/>
          <w:szCs w:val="20"/>
        </w:rPr>
        <w:t> whereby, for a charge, their paper will be made freely available online immediately upon publication. Two types of licenses are available:</w:t>
      </w:r>
    </w:p>
    <w:p w14:paraId="791EE22B" w14:textId="77777777" w:rsidR="00A521CA" w:rsidRPr="00C27652" w:rsidRDefault="00A521CA" w:rsidP="00C27652">
      <w:pPr>
        <w:ind w:left="567" w:hanging="283"/>
        <w:rPr>
          <w:sz w:val="20"/>
          <w:szCs w:val="20"/>
        </w:rPr>
      </w:pPr>
      <w:r w:rsidRPr="00C27652">
        <w:rPr>
          <w:sz w:val="20"/>
          <w:szCs w:val="20"/>
        </w:rPr>
        <w:t>Creative Commons Attribution license (CC BY)</w:t>
      </w:r>
    </w:p>
    <w:p w14:paraId="30D773EC" w14:textId="77777777" w:rsidR="00A521CA" w:rsidRPr="00C27652" w:rsidRDefault="00A521CA" w:rsidP="00C27652">
      <w:pPr>
        <w:ind w:left="567" w:hanging="283"/>
        <w:rPr>
          <w:sz w:val="20"/>
          <w:szCs w:val="20"/>
        </w:rPr>
      </w:pPr>
      <w:r w:rsidRPr="00C27652">
        <w:rPr>
          <w:sz w:val="20"/>
          <w:szCs w:val="20"/>
        </w:rPr>
        <w:t>Creative Commons Non-Commercial license (CC BY-NC)</w:t>
      </w:r>
    </w:p>
    <w:p w14:paraId="5486F894" w14:textId="77777777" w:rsidR="00A521CA" w:rsidRPr="00C27652" w:rsidRDefault="00A521CA" w:rsidP="00C27652">
      <w:pPr>
        <w:ind w:left="567" w:hanging="283"/>
        <w:rPr>
          <w:sz w:val="20"/>
          <w:szCs w:val="20"/>
        </w:rPr>
      </w:pPr>
      <w:r w:rsidRPr="00C27652">
        <w:rPr>
          <w:sz w:val="20"/>
          <w:szCs w:val="20"/>
        </w:rPr>
        <w:t>More information about Creative Commons licenses is available on the </w:t>
      </w:r>
      <w:hyperlink r:id="rId21" w:history="1">
        <w:r w:rsidRPr="00C27652">
          <w:rPr>
            <w:rStyle w:val="Hyperlink"/>
            <w:color w:val="006FB7"/>
            <w:sz w:val="20"/>
            <w:szCs w:val="20"/>
            <w:bdr w:val="none" w:sz="0" w:space="0" w:color="auto" w:frame="1"/>
          </w:rPr>
          <w:t xml:space="preserve">Open access </w:t>
        </w:r>
        <w:proofErr w:type="spellStart"/>
        <w:r w:rsidRPr="00C27652">
          <w:rPr>
            <w:rStyle w:val="Hyperlink"/>
            <w:color w:val="006FB7"/>
            <w:sz w:val="20"/>
            <w:szCs w:val="20"/>
            <w:bdr w:val="none" w:sz="0" w:space="0" w:color="auto" w:frame="1"/>
          </w:rPr>
          <w:t>licences</w:t>
        </w:r>
        <w:proofErr w:type="spellEnd"/>
        <w:r w:rsidRPr="00C27652">
          <w:rPr>
            <w:rStyle w:val="Hyperlink"/>
            <w:color w:val="006FB7"/>
            <w:sz w:val="20"/>
            <w:szCs w:val="20"/>
            <w:bdr w:val="none" w:sz="0" w:space="0" w:color="auto" w:frame="1"/>
          </w:rPr>
          <w:t xml:space="preserve"> at OUP</w:t>
        </w:r>
      </w:hyperlink>
      <w:r w:rsidRPr="00C27652">
        <w:rPr>
          <w:sz w:val="20"/>
          <w:szCs w:val="20"/>
        </w:rPr>
        <w:t> page.</w:t>
      </w:r>
    </w:p>
    <w:p w14:paraId="58FB296B" w14:textId="77777777" w:rsidR="00A521CA" w:rsidRPr="00C27652" w:rsidRDefault="00A521CA" w:rsidP="00C27652">
      <w:pPr>
        <w:ind w:left="567" w:hanging="283"/>
        <w:rPr>
          <w:sz w:val="20"/>
          <w:szCs w:val="20"/>
        </w:rPr>
      </w:pPr>
      <w:r w:rsidRPr="00C27652">
        <w:rPr>
          <w:sz w:val="20"/>
          <w:szCs w:val="20"/>
        </w:rPr>
        <w:t>CC BY NC Open Access charges are as follows.</w:t>
      </w:r>
    </w:p>
    <w:p w14:paraId="3670DE0A" w14:textId="77777777" w:rsidR="00A521CA" w:rsidRPr="00C27652" w:rsidRDefault="00A521CA" w:rsidP="00C27652">
      <w:pPr>
        <w:ind w:left="567" w:hanging="283"/>
        <w:rPr>
          <w:sz w:val="20"/>
          <w:szCs w:val="20"/>
        </w:rPr>
      </w:pPr>
      <w:r w:rsidRPr="00C27652">
        <w:rPr>
          <w:sz w:val="20"/>
          <w:szCs w:val="20"/>
        </w:rPr>
        <w:t>For society members:</w:t>
      </w:r>
    </w:p>
    <w:p w14:paraId="2302FC41" w14:textId="77777777" w:rsidR="00A521CA" w:rsidRPr="00C27652" w:rsidRDefault="00A521CA" w:rsidP="00C27652">
      <w:pPr>
        <w:ind w:left="567" w:hanging="283"/>
        <w:rPr>
          <w:sz w:val="20"/>
          <w:szCs w:val="20"/>
        </w:rPr>
      </w:pPr>
      <w:r w:rsidRPr="00C27652">
        <w:rPr>
          <w:sz w:val="20"/>
          <w:szCs w:val="20"/>
        </w:rPr>
        <w:t>Regular charge: £1,772/ $2,835/ €2,234</w:t>
      </w:r>
    </w:p>
    <w:p w14:paraId="4493FC31" w14:textId="77777777" w:rsidR="00A521CA" w:rsidRPr="00C27652" w:rsidRDefault="00A521CA" w:rsidP="00C27652">
      <w:pPr>
        <w:ind w:left="567" w:hanging="283"/>
        <w:rPr>
          <w:sz w:val="20"/>
          <w:szCs w:val="20"/>
        </w:rPr>
      </w:pPr>
      <w:r w:rsidRPr="00C27652">
        <w:rPr>
          <w:sz w:val="20"/>
          <w:szCs w:val="20"/>
        </w:rPr>
        <w:t>Reduced Rate Developing country charge*: £985/ $1575 / €1241</w:t>
      </w:r>
    </w:p>
    <w:p w14:paraId="7C3EAE93" w14:textId="77777777" w:rsidR="00A521CA" w:rsidRPr="00C27652" w:rsidRDefault="00A521CA" w:rsidP="00C27652">
      <w:pPr>
        <w:ind w:left="567" w:hanging="283"/>
        <w:rPr>
          <w:sz w:val="20"/>
          <w:szCs w:val="20"/>
        </w:rPr>
      </w:pPr>
      <w:r w:rsidRPr="00C27652">
        <w:rPr>
          <w:sz w:val="20"/>
          <w:szCs w:val="20"/>
        </w:rPr>
        <w:t>Free Developing country charge*: £0 /$0 / €0</w:t>
      </w:r>
    </w:p>
    <w:p w14:paraId="0BBC483F" w14:textId="77777777" w:rsidR="00A521CA" w:rsidRPr="00C27652" w:rsidRDefault="00A521CA" w:rsidP="00C27652">
      <w:pPr>
        <w:ind w:left="567" w:hanging="283"/>
        <w:rPr>
          <w:sz w:val="20"/>
          <w:szCs w:val="20"/>
        </w:rPr>
      </w:pPr>
      <w:r w:rsidRPr="00C27652">
        <w:rPr>
          <w:sz w:val="20"/>
          <w:szCs w:val="20"/>
        </w:rPr>
        <w:t>Regular charge: £2,464/ $3,696/ €2,957</w:t>
      </w:r>
    </w:p>
    <w:p w14:paraId="512C62B1" w14:textId="77777777" w:rsidR="00A521CA" w:rsidRPr="00C27652" w:rsidRDefault="00A521CA" w:rsidP="00C27652">
      <w:pPr>
        <w:ind w:left="567" w:hanging="283"/>
        <w:rPr>
          <w:sz w:val="20"/>
          <w:szCs w:val="20"/>
        </w:rPr>
      </w:pPr>
      <w:r w:rsidRPr="00C27652">
        <w:rPr>
          <w:sz w:val="20"/>
          <w:szCs w:val="20"/>
        </w:rPr>
        <w:t>CC BY Open Access license charges are as follows:</w:t>
      </w:r>
    </w:p>
    <w:p w14:paraId="2ED2F6EB" w14:textId="77777777" w:rsidR="00A521CA" w:rsidRPr="00C27652" w:rsidRDefault="00A521CA" w:rsidP="00C27652">
      <w:pPr>
        <w:ind w:left="567" w:hanging="283"/>
        <w:rPr>
          <w:sz w:val="20"/>
          <w:szCs w:val="20"/>
        </w:rPr>
      </w:pPr>
      <w:r w:rsidRPr="00C27652">
        <w:rPr>
          <w:sz w:val="20"/>
          <w:szCs w:val="20"/>
        </w:rPr>
        <w:t>For society members:</w:t>
      </w:r>
    </w:p>
    <w:p w14:paraId="6E576E4F" w14:textId="77777777" w:rsidR="00A521CA" w:rsidRPr="00C27652" w:rsidRDefault="00A521CA" w:rsidP="00C27652">
      <w:pPr>
        <w:ind w:left="567" w:hanging="283"/>
        <w:rPr>
          <w:sz w:val="20"/>
          <w:szCs w:val="20"/>
        </w:rPr>
      </w:pPr>
      <w:r w:rsidRPr="00C27652">
        <w:rPr>
          <w:sz w:val="20"/>
          <w:szCs w:val="20"/>
        </w:rPr>
        <w:t>Regular charge: £1,772/ $2,835/ €2,234</w:t>
      </w:r>
    </w:p>
    <w:p w14:paraId="2B2FBDD8" w14:textId="77777777" w:rsidR="00A521CA" w:rsidRPr="00C27652" w:rsidRDefault="00A521CA" w:rsidP="00C27652">
      <w:pPr>
        <w:ind w:left="567" w:hanging="283"/>
        <w:rPr>
          <w:sz w:val="20"/>
          <w:szCs w:val="20"/>
        </w:rPr>
      </w:pPr>
      <w:r w:rsidRPr="00C27652">
        <w:rPr>
          <w:sz w:val="20"/>
          <w:szCs w:val="20"/>
        </w:rPr>
        <w:t>Reduced Rate Developing country charge*: £1050 / $1680 / €1322</w:t>
      </w:r>
    </w:p>
    <w:p w14:paraId="6192C5BC" w14:textId="77777777" w:rsidR="00A521CA" w:rsidRPr="00C27652" w:rsidRDefault="00A521CA" w:rsidP="00C27652">
      <w:pPr>
        <w:ind w:left="567" w:hanging="283"/>
        <w:rPr>
          <w:sz w:val="20"/>
          <w:szCs w:val="20"/>
        </w:rPr>
      </w:pPr>
      <w:r w:rsidRPr="00C27652">
        <w:rPr>
          <w:sz w:val="20"/>
          <w:szCs w:val="20"/>
        </w:rPr>
        <w:t>Free Developing country charge*: £0 /$0 / €0</w:t>
      </w:r>
    </w:p>
    <w:p w14:paraId="56B894F6" w14:textId="77777777" w:rsidR="00A521CA" w:rsidRPr="00C27652" w:rsidRDefault="00A521CA" w:rsidP="00C27652">
      <w:pPr>
        <w:ind w:left="567" w:hanging="283"/>
        <w:rPr>
          <w:sz w:val="20"/>
          <w:szCs w:val="20"/>
        </w:rPr>
      </w:pPr>
      <w:r w:rsidRPr="00C27652">
        <w:rPr>
          <w:sz w:val="20"/>
          <w:szCs w:val="20"/>
        </w:rPr>
        <w:t>Regular charge:  £2,464/ $3,696/ €2,957</w:t>
      </w:r>
    </w:p>
    <w:p w14:paraId="02378F24" w14:textId="77777777" w:rsidR="004D7E0F" w:rsidRPr="00C27652" w:rsidRDefault="004D7E0F" w:rsidP="00C27652">
      <w:pPr>
        <w:ind w:left="567" w:hanging="283"/>
        <w:rPr>
          <w:sz w:val="20"/>
          <w:szCs w:val="20"/>
        </w:rPr>
      </w:pPr>
    </w:p>
    <w:sectPr w:rsidR="004D7E0F" w:rsidRPr="00C27652" w:rsidSect="00272EC7">
      <w:headerReference w:type="default" r:id="rId22"/>
      <w:pgSz w:w="12240" w:h="15840"/>
      <w:pgMar w:top="720" w:right="720" w:bottom="720" w:left="72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1" w:author="Heather Talbott" w:date="2020-03-13T18:23:00Z" w:initials="HT">
    <w:p w14:paraId="6324CD63" w14:textId="77777777" w:rsidR="0038314C" w:rsidRDefault="0038314C">
      <w:pPr>
        <w:pStyle w:val="CommentText"/>
      </w:pPr>
      <w:r>
        <w:rPr>
          <w:rStyle w:val="CommentReference"/>
        </w:rPr>
        <w:annotationRef/>
      </w:r>
      <w:r>
        <w:t xml:space="preserve">NLGC: LIF results were dropped </w:t>
      </w:r>
      <w:proofErr w:type="spellStart"/>
      <w:r>
        <w:t>bc</w:t>
      </w:r>
      <w:proofErr w:type="spellEnd"/>
      <w:r>
        <w:t xml:space="preserve"> only n=2 changing from mixed-model to 3way ANOVA</w:t>
      </w:r>
    </w:p>
    <w:p w14:paraId="15E83C4A" w14:textId="77777777" w:rsidR="0038314C" w:rsidRDefault="0038314C">
      <w:pPr>
        <w:pStyle w:val="CommentText"/>
      </w:pPr>
    </w:p>
  </w:comment>
  <w:comment w:id="148" w:author="Heather Talbott" w:date="2020-03-18T13:37:00Z" w:initials="HT">
    <w:p w14:paraId="5A6EC63D" w14:textId="77777777" w:rsidR="0038314C" w:rsidRDefault="0038314C" w:rsidP="00E272DC">
      <w:pPr>
        <w:pStyle w:val="CommentText"/>
      </w:pPr>
      <w:r>
        <w:rPr>
          <w:rStyle w:val="CommentReference"/>
        </w:rPr>
        <w:annotationRef/>
      </w:r>
      <w:r>
        <w:t>Actually shown to be important in ovulation?</w:t>
      </w:r>
    </w:p>
  </w:comment>
  <w:comment w:id="153" w:author="Heather Talbott" w:date="2020-06-23T20:07:00Z" w:initials="HT">
    <w:p w14:paraId="050CB253" w14:textId="77DCF2AD" w:rsidR="0038314C" w:rsidRDefault="0038314C">
      <w:pPr>
        <w:pStyle w:val="CommentText"/>
      </w:pPr>
      <w:r>
        <w:rPr>
          <w:rStyle w:val="CommentReference"/>
        </w:rPr>
        <w:annotationRef/>
      </w:r>
      <w:r>
        <w:t>Still correct info?</w:t>
      </w:r>
    </w:p>
  </w:comment>
  <w:comment w:id="154" w:author="Heather Talbott" w:date="2020-06-23T20:14:00Z" w:initials="HT">
    <w:p w14:paraId="1DA26392" w14:textId="303249CD" w:rsidR="0038314C" w:rsidRDefault="0038314C">
      <w:pPr>
        <w:pStyle w:val="CommentText"/>
      </w:pPr>
      <w:r>
        <w:rPr>
          <w:rStyle w:val="CommentReference"/>
        </w:rPr>
        <w:annotationRef/>
      </w:r>
      <w:r>
        <w:t>Check info</w:t>
      </w:r>
    </w:p>
  </w:comment>
  <w:comment w:id="155" w:author="Heather Talbott" w:date="2020-06-23T20:07:00Z" w:initials="HT">
    <w:p w14:paraId="401AA4B7" w14:textId="23FBDEFD" w:rsidR="001035A5" w:rsidRDefault="001035A5" w:rsidP="001035A5">
      <w:pPr>
        <w:pStyle w:val="CommentText"/>
      </w:pPr>
      <w:r>
        <w:rPr>
          <w:rStyle w:val="CommentReference"/>
        </w:rPr>
        <w:annotationRef/>
      </w:r>
      <w:r>
        <w:t xml:space="preserve">Correct brand? </w:t>
      </w:r>
      <w:proofErr w:type="spellStart"/>
      <w:r>
        <w:t>Menopur</w:t>
      </w:r>
      <w:proofErr w:type="spellEnd"/>
      <w:r>
        <w:t>?</w:t>
      </w:r>
    </w:p>
  </w:comment>
  <w:comment w:id="156" w:author="Heather Talbott" w:date="2020-06-23T20:07:00Z" w:initials="HT">
    <w:p w14:paraId="363AFC46" w14:textId="77777777" w:rsidR="004C2E3D" w:rsidRDefault="004C2E3D" w:rsidP="004C2E3D">
      <w:pPr>
        <w:pStyle w:val="CommentText"/>
      </w:pPr>
      <w:r>
        <w:rPr>
          <w:rStyle w:val="CommentReference"/>
        </w:rPr>
        <w:annotationRef/>
      </w:r>
      <w:r>
        <w:t xml:space="preserve">Correct brand? </w:t>
      </w:r>
      <w:proofErr w:type="spellStart"/>
      <w:r>
        <w:t>Menopur</w:t>
      </w:r>
      <w:proofErr w:type="spellEnd"/>
      <w:r>
        <w:t>?</w:t>
      </w:r>
    </w:p>
  </w:comment>
  <w:comment w:id="157" w:author="Heather Talbott" w:date="2020-06-23T20:14:00Z" w:initials="HT">
    <w:p w14:paraId="74E54354" w14:textId="76CD8FCB" w:rsidR="0038314C" w:rsidRDefault="0038314C">
      <w:pPr>
        <w:pStyle w:val="CommentText"/>
      </w:pPr>
      <w:r>
        <w:rPr>
          <w:rStyle w:val="CommentReference"/>
        </w:rPr>
        <w:annotationRef/>
      </w:r>
      <w:r>
        <w:t>Jon, can you pull this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E83C4A" w15:done="0"/>
  <w15:commentEx w15:paraId="5A6EC63D" w15:done="0"/>
  <w15:commentEx w15:paraId="050CB253" w15:done="0"/>
  <w15:commentEx w15:paraId="1DA26392" w15:done="0"/>
  <w15:commentEx w15:paraId="401AA4B7" w15:done="0"/>
  <w15:commentEx w15:paraId="363AFC46" w15:done="0"/>
  <w15:commentEx w15:paraId="74E543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87A5F4" w16cid:durableId="227A51D0"/>
  <w16cid:commentId w16cid:paraId="15E83C4A" w16cid:durableId="227A4459"/>
  <w16cid:commentId w16cid:paraId="5A6EC63D" w16cid:durableId="227A44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65216C" w14:textId="77777777" w:rsidR="00794F34" w:rsidRDefault="00794F34" w:rsidP="00056D06">
      <w:r>
        <w:separator/>
      </w:r>
    </w:p>
  </w:endnote>
  <w:endnote w:type="continuationSeparator" w:id="0">
    <w:p w14:paraId="625F456F" w14:textId="77777777" w:rsidR="00794F34" w:rsidRDefault="00794F34" w:rsidP="00056D06">
      <w:r>
        <w:continuationSeparator/>
      </w:r>
    </w:p>
  </w:endnote>
  <w:endnote w:type="continuationNotice" w:id="1">
    <w:p w14:paraId="63738FFB" w14:textId="77777777" w:rsidR="00794F34" w:rsidRDefault="00794F34" w:rsidP="00056D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CC2629" w14:textId="77777777" w:rsidR="00794F34" w:rsidRDefault="00794F34" w:rsidP="00056D06">
      <w:r>
        <w:separator/>
      </w:r>
    </w:p>
  </w:footnote>
  <w:footnote w:type="continuationSeparator" w:id="0">
    <w:p w14:paraId="573886B7" w14:textId="77777777" w:rsidR="00794F34" w:rsidRDefault="00794F34" w:rsidP="00056D06">
      <w:r>
        <w:continuationSeparator/>
      </w:r>
    </w:p>
  </w:footnote>
  <w:footnote w:type="continuationNotice" w:id="1">
    <w:p w14:paraId="2453B51E" w14:textId="77777777" w:rsidR="00794F34" w:rsidRDefault="00794F34" w:rsidP="00056D0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94BF82" w14:textId="3055C9D2" w:rsidR="0038314C" w:rsidRPr="00EC0805" w:rsidRDefault="0038314C" w:rsidP="009555FF">
    <w:r>
      <w:fldChar w:fldCharType="begin"/>
    </w:r>
    <w:r>
      <w:instrText>PAGE</w:instrText>
    </w:r>
    <w:r>
      <w:fldChar w:fldCharType="separate"/>
    </w:r>
    <w:r w:rsidR="00055775">
      <w:rPr>
        <w:noProof/>
      </w:rPr>
      <w:t>19</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87889"/>
    <w:multiLevelType w:val="hybridMultilevel"/>
    <w:tmpl w:val="FE443642"/>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3295D21"/>
    <w:multiLevelType w:val="multilevel"/>
    <w:tmpl w:val="1F9CFCFE"/>
    <w:lvl w:ilvl="0">
      <w:start w:val="1"/>
      <w:numFmt w:val="decimal"/>
      <w:pStyle w:val="Heading1"/>
      <w:lvlText w:val="%1."/>
      <w:lvlJc w:val="left"/>
      <w:pPr>
        <w:ind w:left="360" w:hanging="360"/>
      </w:pPr>
      <w:rPr>
        <w:b/>
      </w:rPr>
    </w:lvl>
    <w:lvl w:ilvl="1">
      <w:start w:val="1"/>
      <w:numFmt w:val="decimal"/>
      <w:pStyle w:val="Heading2"/>
      <w:lvlText w:val="%1.%2."/>
      <w:lvlJc w:val="left"/>
      <w:pPr>
        <w:ind w:left="1567"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592D4A"/>
    <w:multiLevelType w:val="multilevel"/>
    <w:tmpl w:val="7CC86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74914"/>
    <w:multiLevelType w:val="hybridMultilevel"/>
    <w:tmpl w:val="9378CD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13E21CB"/>
    <w:multiLevelType w:val="hybridMultilevel"/>
    <w:tmpl w:val="5E94D114"/>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D7A75AE"/>
    <w:multiLevelType w:val="multilevel"/>
    <w:tmpl w:val="DB4EF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9375ACD"/>
    <w:multiLevelType w:val="multilevel"/>
    <w:tmpl w:val="4AB68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D0C6644"/>
    <w:multiLevelType w:val="multilevel"/>
    <w:tmpl w:val="1D1C33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 w15:restartNumberingAfterBreak="0">
    <w:nsid w:val="2FB208C6"/>
    <w:multiLevelType w:val="multilevel"/>
    <w:tmpl w:val="745EA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A4364A6"/>
    <w:multiLevelType w:val="multilevel"/>
    <w:tmpl w:val="EE2ED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24F2461"/>
    <w:multiLevelType w:val="multilevel"/>
    <w:tmpl w:val="A76090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57C7998"/>
    <w:multiLevelType w:val="hybridMultilevel"/>
    <w:tmpl w:val="EB48AAB8"/>
    <w:lvl w:ilvl="0" w:tplc="FE8264EA">
      <w:start w:val="1"/>
      <w:numFmt w:val="decimal"/>
      <w:lvlText w:val="Chapter %1:"/>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5461923"/>
    <w:multiLevelType w:val="multilevel"/>
    <w:tmpl w:val="2BB62EF2"/>
    <w:lvl w:ilvl="0">
      <w:start w:val="1"/>
      <w:numFmt w:val="decimal"/>
      <w:lvlText w:val="%1."/>
      <w:lvlJc w:val="left"/>
      <w:pPr>
        <w:ind w:left="360" w:hanging="360"/>
      </w:pPr>
      <w:rPr>
        <w:b/>
      </w:rPr>
    </w:lvl>
    <w:lvl w:ilvl="1">
      <w:start w:val="1"/>
      <w:numFmt w:val="decimal"/>
      <w:lvlText w:val="%1.%2."/>
      <w:lvlJc w:val="left"/>
      <w:pPr>
        <w:ind w:left="1567"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C2C44DD"/>
    <w:multiLevelType w:val="multilevel"/>
    <w:tmpl w:val="1F6E1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D6A6EDB"/>
    <w:multiLevelType w:val="multilevel"/>
    <w:tmpl w:val="0409001D"/>
    <w:styleLink w:val="Figur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0E869BE"/>
    <w:multiLevelType w:val="multilevel"/>
    <w:tmpl w:val="E356F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C3EA8"/>
    <w:multiLevelType w:val="hybridMultilevel"/>
    <w:tmpl w:val="D098F918"/>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63A873A9"/>
    <w:multiLevelType w:val="multilevel"/>
    <w:tmpl w:val="FB801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4A71498"/>
    <w:multiLevelType w:val="multilevel"/>
    <w:tmpl w:val="6C4C2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9912309"/>
    <w:multiLevelType w:val="multilevel"/>
    <w:tmpl w:val="93D84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1E65523"/>
    <w:multiLevelType w:val="hybridMultilevel"/>
    <w:tmpl w:val="DE6442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A0311DA"/>
    <w:multiLevelType w:val="multilevel"/>
    <w:tmpl w:val="7BF28CF2"/>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2" w15:restartNumberingAfterBreak="0">
    <w:nsid w:val="7D1B4C74"/>
    <w:multiLevelType w:val="multilevel"/>
    <w:tmpl w:val="924AACF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7"/>
  </w:num>
  <w:num w:numId="2">
    <w:abstractNumId w:val="1"/>
  </w:num>
  <w:num w:numId="3">
    <w:abstractNumId w:val="21"/>
  </w:num>
  <w:num w:numId="4">
    <w:abstractNumId w:val="10"/>
  </w:num>
  <w:num w:numId="5">
    <w:abstractNumId w:val="22"/>
  </w:num>
  <w:num w:numId="6">
    <w:abstractNumId w:val="11"/>
  </w:num>
  <w:num w:numId="7">
    <w:abstractNumId w:val="20"/>
  </w:num>
  <w:num w:numId="8">
    <w:abstractNumId w:val="3"/>
  </w:num>
  <w:num w:numId="9">
    <w:abstractNumId w:val="12"/>
  </w:num>
  <w:num w:numId="10">
    <w:abstractNumId w:val="14"/>
  </w:num>
  <w:num w:numId="11">
    <w:abstractNumId w:val="15"/>
  </w:num>
  <w:num w:numId="12">
    <w:abstractNumId w:val="4"/>
  </w:num>
  <w:num w:numId="13">
    <w:abstractNumId w:val="0"/>
  </w:num>
  <w:num w:numId="14">
    <w:abstractNumId w:val="16"/>
  </w:num>
  <w:num w:numId="15">
    <w:abstractNumId w:val="18"/>
  </w:num>
  <w:num w:numId="16">
    <w:abstractNumId w:val="2"/>
  </w:num>
  <w:num w:numId="17">
    <w:abstractNumId w:val="19"/>
  </w:num>
  <w:num w:numId="18">
    <w:abstractNumId w:val="13"/>
  </w:num>
  <w:num w:numId="19">
    <w:abstractNumId w:val="5"/>
  </w:num>
  <w:num w:numId="20">
    <w:abstractNumId w:val="9"/>
  </w:num>
  <w:num w:numId="21">
    <w:abstractNumId w:val="6"/>
  </w:num>
  <w:num w:numId="22">
    <w:abstractNumId w:val="8"/>
  </w:num>
  <w:num w:numId="23">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 Hennebold">
    <w15:presenceInfo w15:providerId="None" w15:userId="Jon Hennebold"/>
  </w15:person>
  <w15:person w15:author="Heather Talbott">
    <w15:presenceInfo w15:providerId="AD" w15:userId="S-1-5-21-1366901343-1712286707-620655208-64680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Reviews on Canc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9rrxpf55d22sedvd35p2wjz0rapxvfrdpa&quot;&gt;My EndNote Library&lt;record-ids&gt;&lt;item&gt;96&lt;/item&gt;&lt;item&gt;97&lt;/item&gt;&lt;item&gt;98&lt;/item&gt;&lt;item&gt;99&lt;/item&gt;&lt;item&gt;100&lt;/item&gt;&lt;item&gt;101&lt;/item&gt;&lt;item&gt;103&lt;/item&gt;&lt;item&gt;105&lt;/item&gt;&lt;item&gt;106&lt;/item&gt;&lt;/record-ids&gt;&lt;/item&gt;&lt;/Libraries&gt;"/>
  </w:docVars>
  <w:rsids>
    <w:rsidRoot w:val="00A41E20"/>
    <w:rsid w:val="00001254"/>
    <w:rsid w:val="00001C62"/>
    <w:rsid w:val="00001F72"/>
    <w:rsid w:val="000024FD"/>
    <w:rsid w:val="000026DA"/>
    <w:rsid w:val="00002B67"/>
    <w:rsid w:val="00005EBC"/>
    <w:rsid w:val="000070D2"/>
    <w:rsid w:val="00007E49"/>
    <w:rsid w:val="000112C7"/>
    <w:rsid w:val="00017400"/>
    <w:rsid w:val="000177BE"/>
    <w:rsid w:val="000220A4"/>
    <w:rsid w:val="0002329E"/>
    <w:rsid w:val="000241DB"/>
    <w:rsid w:val="000243EC"/>
    <w:rsid w:val="00024EFA"/>
    <w:rsid w:val="000257AC"/>
    <w:rsid w:val="00025801"/>
    <w:rsid w:val="00025BFF"/>
    <w:rsid w:val="00025D6B"/>
    <w:rsid w:val="00027872"/>
    <w:rsid w:val="00032898"/>
    <w:rsid w:val="000338F2"/>
    <w:rsid w:val="00033DC7"/>
    <w:rsid w:val="000428F2"/>
    <w:rsid w:val="00042CD1"/>
    <w:rsid w:val="00045B48"/>
    <w:rsid w:val="0004704D"/>
    <w:rsid w:val="0004789F"/>
    <w:rsid w:val="00053209"/>
    <w:rsid w:val="0005410B"/>
    <w:rsid w:val="000546B2"/>
    <w:rsid w:val="00054868"/>
    <w:rsid w:val="00055775"/>
    <w:rsid w:val="00056017"/>
    <w:rsid w:val="00056D06"/>
    <w:rsid w:val="000570FD"/>
    <w:rsid w:val="000602F7"/>
    <w:rsid w:val="00060DE9"/>
    <w:rsid w:val="00063B90"/>
    <w:rsid w:val="0006470F"/>
    <w:rsid w:val="00064747"/>
    <w:rsid w:val="00065EFE"/>
    <w:rsid w:val="000661A5"/>
    <w:rsid w:val="000667B1"/>
    <w:rsid w:val="0006788A"/>
    <w:rsid w:val="00071645"/>
    <w:rsid w:val="00071E83"/>
    <w:rsid w:val="00073784"/>
    <w:rsid w:val="000753C3"/>
    <w:rsid w:val="00075F7B"/>
    <w:rsid w:val="00076A8E"/>
    <w:rsid w:val="00077537"/>
    <w:rsid w:val="000813CC"/>
    <w:rsid w:val="00084885"/>
    <w:rsid w:val="00086CF8"/>
    <w:rsid w:val="00093FBC"/>
    <w:rsid w:val="00094113"/>
    <w:rsid w:val="000A0792"/>
    <w:rsid w:val="000A3604"/>
    <w:rsid w:val="000A4EC3"/>
    <w:rsid w:val="000A5605"/>
    <w:rsid w:val="000A6F96"/>
    <w:rsid w:val="000A7504"/>
    <w:rsid w:val="000B2DDA"/>
    <w:rsid w:val="000B3B7C"/>
    <w:rsid w:val="000B5254"/>
    <w:rsid w:val="000B5BED"/>
    <w:rsid w:val="000B6B92"/>
    <w:rsid w:val="000C2897"/>
    <w:rsid w:val="000C3826"/>
    <w:rsid w:val="000C3C6F"/>
    <w:rsid w:val="000C6BC7"/>
    <w:rsid w:val="000C7BA8"/>
    <w:rsid w:val="000D6EB0"/>
    <w:rsid w:val="000D7BDA"/>
    <w:rsid w:val="000E196F"/>
    <w:rsid w:val="000E4518"/>
    <w:rsid w:val="000F04F7"/>
    <w:rsid w:val="000F1410"/>
    <w:rsid w:val="000F1A37"/>
    <w:rsid w:val="000F2509"/>
    <w:rsid w:val="000F38EC"/>
    <w:rsid w:val="000F5ECB"/>
    <w:rsid w:val="000F64A2"/>
    <w:rsid w:val="000F7482"/>
    <w:rsid w:val="000F7929"/>
    <w:rsid w:val="001007BE"/>
    <w:rsid w:val="00101671"/>
    <w:rsid w:val="00101E3E"/>
    <w:rsid w:val="00102764"/>
    <w:rsid w:val="001035A5"/>
    <w:rsid w:val="00103A96"/>
    <w:rsid w:val="00104132"/>
    <w:rsid w:val="00104590"/>
    <w:rsid w:val="0010508F"/>
    <w:rsid w:val="0010734C"/>
    <w:rsid w:val="00107636"/>
    <w:rsid w:val="0011041D"/>
    <w:rsid w:val="00110B55"/>
    <w:rsid w:val="00110D41"/>
    <w:rsid w:val="00110D6F"/>
    <w:rsid w:val="001161FE"/>
    <w:rsid w:val="001163B1"/>
    <w:rsid w:val="001166FD"/>
    <w:rsid w:val="001167CB"/>
    <w:rsid w:val="00116A71"/>
    <w:rsid w:val="0012048F"/>
    <w:rsid w:val="0012074F"/>
    <w:rsid w:val="00121DD7"/>
    <w:rsid w:val="00122DF8"/>
    <w:rsid w:val="00125861"/>
    <w:rsid w:val="00126B96"/>
    <w:rsid w:val="0013070B"/>
    <w:rsid w:val="0013128D"/>
    <w:rsid w:val="00133744"/>
    <w:rsid w:val="0013648B"/>
    <w:rsid w:val="001418AF"/>
    <w:rsid w:val="0014367B"/>
    <w:rsid w:val="00145CA3"/>
    <w:rsid w:val="00146A43"/>
    <w:rsid w:val="00147A83"/>
    <w:rsid w:val="001510FF"/>
    <w:rsid w:val="00155289"/>
    <w:rsid w:val="0015705F"/>
    <w:rsid w:val="00160C0D"/>
    <w:rsid w:val="001614D3"/>
    <w:rsid w:val="0016318C"/>
    <w:rsid w:val="00163B05"/>
    <w:rsid w:val="00164A3A"/>
    <w:rsid w:val="001701C2"/>
    <w:rsid w:val="00170558"/>
    <w:rsid w:val="001737B6"/>
    <w:rsid w:val="0017538A"/>
    <w:rsid w:val="00175450"/>
    <w:rsid w:val="0017647C"/>
    <w:rsid w:val="00176D68"/>
    <w:rsid w:val="00177BA4"/>
    <w:rsid w:val="001861FF"/>
    <w:rsid w:val="001871A4"/>
    <w:rsid w:val="0018749C"/>
    <w:rsid w:val="00187A80"/>
    <w:rsid w:val="00190F15"/>
    <w:rsid w:val="00192225"/>
    <w:rsid w:val="00192819"/>
    <w:rsid w:val="00192D85"/>
    <w:rsid w:val="00193ED5"/>
    <w:rsid w:val="001954B3"/>
    <w:rsid w:val="00195CE2"/>
    <w:rsid w:val="001964F1"/>
    <w:rsid w:val="001A1ABE"/>
    <w:rsid w:val="001A2FD3"/>
    <w:rsid w:val="001A3ADF"/>
    <w:rsid w:val="001A425D"/>
    <w:rsid w:val="001A4322"/>
    <w:rsid w:val="001A6505"/>
    <w:rsid w:val="001A71DF"/>
    <w:rsid w:val="001B0185"/>
    <w:rsid w:val="001B186D"/>
    <w:rsid w:val="001B2B1C"/>
    <w:rsid w:val="001B3B23"/>
    <w:rsid w:val="001B4DD3"/>
    <w:rsid w:val="001B6960"/>
    <w:rsid w:val="001B7E4A"/>
    <w:rsid w:val="001C03AB"/>
    <w:rsid w:val="001C0C48"/>
    <w:rsid w:val="001C138C"/>
    <w:rsid w:val="001C2CC2"/>
    <w:rsid w:val="001C44E0"/>
    <w:rsid w:val="001C5A1E"/>
    <w:rsid w:val="001C7153"/>
    <w:rsid w:val="001D097A"/>
    <w:rsid w:val="001D2975"/>
    <w:rsid w:val="001D3ABA"/>
    <w:rsid w:val="001D4736"/>
    <w:rsid w:val="001D6DD3"/>
    <w:rsid w:val="001D6E0A"/>
    <w:rsid w:val="001E0CC4"/>
    <w:rsid w:val="001E1C44"/>
    <w:rsid w:val="001E1D94"/>
    <w:rsid w:val="001E6D26"/>
    <w:rsid w:val="001E6F82"/>
    <w:rsid w:val="001F073F"/>
    <w:rsid w:val="001F14C3"/>
    <w:rsid w:val="001F17FE"/>
    <w:rsid w:val="001F1B36"/>
    <w:rsid w:val="001F235D"/>
    <w:rsid w:val="001F2424"/>
    <w:rsid w:val="001F29B4"/>
    <w:rsid w:val="001F5181"/>
    <w:rsid w:val="001F6C79"/>
    <w:rsid w:val="001F6F88"/>
    <w:rsid w:val="0020030D"/>
    <w:rsid w:val="0020108B"/>
    <w:rsid w:val="00201BCC"/>
    <w:rsid w:val="002021A1"/>
    <w:rsid w:val="002025F2"/>
    <w:rsid w:val="00202B3C"/>
    <w:rsid w:val="00204920"/>
    <w:rsid w:val="00204EBC"/>
    <w:rsid w:val="00214F3D"/>
    <w:rsid w:val="002160BB"/>
    <w:rsid w:val="00217C97"/>
    <w:rsid w:val="00220333"/>
    <w:rsid w:val="002209FA"/>
    <w:rsid w:val="002218C3"/>
    <w:rsid w:val="0022583D"/>
    <w:rsid w:val="00232278"/>
    <w:rsid w:val="002342E3"/>
    <w:rsid w:val="00235220"/>
    <w:rsid w:val="002407C8"/>
    <w:rsid w:val="00241F3C"/>
    <w:rsid w:val="00242B38"/>
    <w:rsid w:val="002436EC"/>
    <w:rsid w:val="00245630"/>
    <w:rsid w:val="00246BBB"/>
    <w:rsid w:val="002515A8"/>
    <w:rsid w:val="00251E1C"/>
    <w:rsid w:val="00252F86"/>
    <w:rsid w:val="00253CC7"/>
    <w:rsid w:val="002547C1"/>
    <w:rsid w:val="0025609F"/>
    <w:rsid w:val="002610D6"/>
    <w:rsid w:val="00264CE9"/>
    <w:rsid w:val="00265D4A"/>
    <w:rsid w:val="00266946"/>
    <w:rsid w:val="00267BF4"/>
    <w:rsid w:val="00267D70"/>
    <w:rsid w:val="002711BF"/>
    <w:rsid w:val="0027223B"/>
    <w:rsid w:val="00272EC7"/>
    <w:rsid w:val="00277F3A"/>
    <w:rsid w:val="0028241F"/>
    <w:rsid w:val="00287393"/>
    <w:rsid w:val="00290B8E"/>
    <w:rsid w:val="002959E5"/>
    <w:rsid w:val="002967D2"/>
    <w:rsid w:val="002A1A50"/>
    <w:rsid w:val="002A1B1E"/>
    <w:rsid w:val="002A29C2"/>
    <w:rsid w:val="002A5BFB"/>
    <w:rsid w:val="002A7D4E"/>
    <w:rsid w:val="002B11D9"/>
    <w:rsid w:val="002B2CC9"/>
    <w:rsid w:val="002B7878"/>
    <w:rsid w:val="002C1598"/>
    <w:rsid w:val="002C2AA5"/>
    <w:rsid w:val="002C3678"/>
    <w:rsid w:val="002C459E"/>
    <w:rsid w:val="002C5A56"/>
    <w:rsid w:val="002C6EE0"/>
    <w:rsid w:val="002C7C44"/>
    <w:rsid w:val="002D324A"/>
    <w:rsid w:val="002D3B97"/>
    <w:rsid w:val="002D5736"/>
    <w:rsid w:val="002D7657"/>
    <w:rsid w:val="002E20CE"/>
    <w:rsid w:val="002E29A4"/>
    <w:rsid w:val="002E2E26"/>
    <w:rsid w:val="002E45FF"/>
    <w:rsid w:val="002E49D9"/>
    <w:rsid w:val="002E7734"/>
    <w:rsid w:val="002F1317"/>
    <w:rsid w:val="002F16BF"/>
    <w:rsid w:val="002F40E5"/>
    <w:rsid w:val="002F55D1"/>
    <w:rsid w:val="002F568D"/>
    <w:rsid w:val="002F5983"/>
    <w:rsid w:val="002F6030"/>
    <w:rsid w:val="00300B26"/>
    <w:rsid w:val="00307B27"/>
    <w:rsid w:val="003109FD"/>
    <w:rsid w:val="00310D7C"/>
    <w:rsid w:val="00312B00"/>
    <w:rsid w:val="00313486"/>
    <w:rsid w:val="00313652"/>
    <w:rsid w:val="003151A4"/>
    <w:rsid w:val="00316503"/>
    <w:rsid w:val="00320161"/>
    <w:rsid w:val="00321E9F"/>
    <w:rsid w:val="00322448"/>
    <w:rsid w:val="00322541"/>
    <w:rsid w:val="003246D2"/>
    <w:rsid w:val="00330041"/>
    <w:rsid w:val="00330681"/>
    <w:rsid w:val="00330A11"/>
    <w:rsid w:val="00331E85"/>
    <w:rsid w:val="00332B75"/>
    <w:rsid w:val="003330D3"/>
    <w:rsid w:val="00333289"/>
    <w:rsid w:val="00333AB9"/>
    <w:rsid w:val="00335568"/>
    <w:rsid w:val="0033687B"/>
    <w:rsid w:val="003405DA"/>
    <w:rsid w:val="00342585"/>
    <w:rsid w:val="0034342F"/>
    <w:rsid w:val="00343876"/>
    <w:rsid w:val="00347AAF"/>
    <w:rsid w:val="00350DAC"/>
    <w:rsid w:val="00351DA5"/>
    <w:rsid w:val="003550BF"/>
    <w:rsid w:val="00357158"/>
    <w:rsid w:val="003574F0"/>
    <w:rsid w:val="00357B3D"/>
    <w:rsid w:val="00360420"/>
    <w:rsid w:val="00363C1C"/>
    <w:rsid w:val="00365165"/>
    <w:rsid w:val="00367416"/>
    <w:rsid w:val="00367AD9"/>
    <w:rsid w:val="00367CDC"/>
    <w:rsid w:val="00371F32"/>
    <w:rsid w:val="003730CF"/>
    <w:rsid w:val="003736E5"/>
    <w:rsid w:val="003737A2"/>
    <w:rsid w:val="00375069"/>
    <w:rsid w:val="0037529F"/>
    <w:rsid w:val="00375AA8"/>
    <w:rsid w:val="0038314C"/>
    <w:rsid w:val="00383FAE"/>
    <w:rsid w:val="0038423E"/>
    <w:rsid w:val="00386F4E"/>
    <w:rsid w:val="00387A39"/>
    <w:rsid w:val="003958FA"/>
    <w:rsid w:val="0039616D"/>
    <w:rsid w:val="00396E48"/>
    <w:rsid w:val="00396F34"/>
    <w:rsid w:val="003A395F"/>
    <w:rsid w:val="003A6B4F"/>
    <w:rsid w:val="003B18E2"/>
    <w:rsid w:val="003B2281"/>
    <w:rsid w:val="003B2A8C"/>
    <w:rsid w:val="003B3F59"/>
    <w:rsid w:val="003B6A14"/>
    <w:rsid w:val="003B7534"/>
    <w:rsid w:val="003B7E61"/>
    <w:rsid w:val="003C46AF"/>
    <w:rsid w:val="003C4708"/>
    <w:rsid w:val="003C507D"/>
    <w:rsid w:val="003C6202"/>
    <w:rsid w:val="003C6A8F"/>
    <w:rsid w:val="003C6EA9"/>
    <w:rsid w:val="003D0AD0"/>
    <w:rsid w:val="003D0ED0"/>
    <w:rsid w:val="003D13A0"/>
    <w:rsid w:val="003D1822"/>
    <w:rsid w:val="003D1985"/>
    <w:rsid w:val="003D3198"/>
    <w:rsid w:val="003D5071"/>
    <w:rsid w:val="003D5528"/>
    <w:rsid w:val="003D629A"/>
    <w:rsid w:val="003D7ECC"/>
    <w:rsid w:val="003E04F3"/>
    <w:rsid w:val="003E3602"/>
    <w:rsid w:val="003F10CB"/>
    <w:rsid w:val="003F33F4"/>
    <w:rsid w:val="003F6583"/>
    <w:rsid w:val="003F7325"/>
    <w:rsid w:val="00400C11"/>
    <w:rsid w:val="00402AF1"/>
    <w:rsid w:val="004065B9"/>
    <w:rsid w:val="00407040"/>
    <w:rsid w:val="00407B22"/>
    <w:rsid w:val="00407EDE"/>
    <w:rsid w:val="00410461"/>
    <w:rsid w:val="00410466"/>
    <w:rsid w:val="00410AF2"/>
    <w:rsid w:val="0041300B"/>
    <w:rsid w:val="00413973"/>
    <w:rsid w:val="0041433D"/>
    <w:rsid w:val="0041792E"/>
    <w:rsid w:val="00417FB4"/>
    <w:rsid w:val="0042083F"/>
    <w:rsid w:val="004209F6"/>
    <w:rsid w:val="004214FC"/>
    <w:rsid w:val="0042415F"/>
    <w:rsid w:val="00424516"/>
    <w:rsid w:val="004251EC"/>
    <w:rsid w:val="00425ADD"/>
    <w:rsid w:val="00425B1D"/>
    <w:rsid w:val="00425F89"/>
    <w:rsid w:val="00430A8B"/>
    <w:rsid w:val="00431ED7"/>
    <w:rsid w:val="00433BFC"/>
    <w:rsid w:val="00433F45"/>
    <w:rsid w:val="00433F93"/>
    <w:rsid w:val="00433FED"/>
    <w:rsid w:val="00434AD0"/>
    <w:rsid w:val="00435575"/>
    <w:rsid w:val="0043656B"/>
    <w:rsid w:val="00437D99"/>
    <w:rsid w:val="00437F62"/>
    <w:rsid w:val="004402F2"/>
    <w:rsid w:val="0044377F"/>
    <w:rsid w:val="0045092C"/>
    <w:rsid w:val="004519F6"/>
    <w:rsid w:val="00452DC6"/>
    <w:rsid w:val="00453217"/>
    <w:rsid w:val="00454626"/>
    <w:rsid w:val="0045473A"/>
    <w:rsid w:val="004573BE"/>
    <w:rsid w:val="00463442"/>
    <w:rsid w:val="00464BD4"/>
    <w:rsid w:val="00464C46"/>
    <w:rsid w:val="004662DD"/>
    <w:rsid w:val="0046655F"/>
    <w:rsid w:val="00467A8D"/>
    <w:rsid w:val="004711B8"/>
    <w:rsid w:val="004727A9"/>
    <w:rsid w:val="00472C0C"/>
    <w:rsid w:val="00473557"/>
    <w:rsid w:val="004757AD"/>
    <w:rsid w:val="00480BFB"/>
    <w:rsid w:val="00482483"/>
    <w:rsid w:val="00482FCC"/>
    <w:rsid w:val="0048503D"/>
    <w:rsid w:val="0048755D"/>
    <w:rsid w:val="00492CB0"/>
    <w:rsid w:val="004968C6"/>
    <w:rsid w:val="004A0BCA"/>
    <w:rsid w:val="004A104B"/>
    <w:rsid w:val="004A4878"/>
    <w:rsid w:val="004A6A94"/>
    <w:rsid w:val="004A7640"/>
    <w:rsid w:val="004B0399"/>
    <w:rsid w:val="004B1D24"/>
    <w:rsid w:val="004B29E8"/>
    <w:rsid w:val="004B3A17"/>
    <w:rsid w:val="004B534A"/>
    <w:rsid w:val="004B6F26"/>
    <w:rsid w:val="004B78D0"/>
    <w:rsid w:val="004C2025"/>
    <w:rsid w:val="004C2C2C"/>
    <w:rsid w:val="004C2E3D"/>
    <w:rsid w:val="004C2F83"/>
    <w:rsid w:val="004C3C44"/>
    <w:rsid w:val="004C57BD"/>
    <w:rsid w:val="004D054F"/>
    <w:rsid w:val="004D0966"/>
    <w:rsid w:val="004D24F1"/>
    <w:rsid w:val="004D4AB2"/>
    <w:rsid w:val="004D4D87"/>
    <w:rsid w:val="004D68AA"/>
    <w:rsid w:val="004D7871"/>
    <w:rsid w:val="004D7E0F"/>
    <w:rsid w:val="004E11EF"/>
    <w:rsid w:val="004E136E"/>
    <w:rsid w:val="004E169C"/>
    <w:rsid w:val="004E255C"/>
    <w:rsid w:val="004E4C86"/>
    <w:rsid w:val="004E56F4"/>
    <w:rsid w:val="004F0DE2"/>
    <w:rsid w:val="004F19EC"/>
    <w:rsid w:val="004F254E"/>
    <w:rsid w:val="004F473D"/>
    <w:rsid w:val="004F508C"/>
    <w:rsid w:val="004F51FF"/>
    <w:rsid w:val="004F5357"/>
    <w:rsid w:val="004F5D53"/>
    <w:rsid w:val="004F5FEF"/>
    <w:rsid w:val="005015F4"/>
    <w:rsid w:val="0050653F"/>
    <w:rsid w:val="00506779"/>
    <w:rsid w:val="00507B3A"/>
    <w:rsid w:val="00513672"/>
    <w:rsid w:val="00513C0B"/>
    <w:rsid w:val="00513E94"/>
    <w:rsid w:val="005150F6"/>
    <w:rsid w:val="00521542"/>
    <w:rsid w:val="00522929"/>
    <w:rsid w:val="00522CE5"/>
    <w:rsid w:val="00523411"/>
    <w:rsid w:val="00523680"/>
    <w:rsid w:val="00523B57"/>
    <w:rsid w:val="00524F5B"/>
    <w:rsid w:val="005316AA"/>
    <w:rsid w:val="0053252E"/>
    <w:rsid w:val="00534405"/>
    <w:rsid w:val="00535900"/>
    <w:rsid w:val="005371D7"/>
    <w:rsid w:val="00540580"/>
    <w:rsid w:val="005415EE"/>
    <w:rsid w:val="005568E9"/>
    <w:rsid w:val="00556929"/>
    <w:rsid w:val="00557A19"/>
    <w:rsid w:val="00561051"/>
    <w:rsid w:val="00561AEA"/>
    <w:rsid w:val="005630B6"/>
    <w:rsid w:val="005631D7"/>
    <w:rsid w:val="00563DDB"/>
    <w:rsid w:val="00564C15"/>
    <w:rsid w:val="00564C2B"/>
    <w:rsid w:val="00565F3D"/>
    <w:rsid w:val="00566EE3"/>
    <w:rsid w:val="005676C2"/>
    <w:rsid w:val="00570385"/>
    <w:rsid w:val="00571210"/>
    <w:rsid w:val="00575633"/>
    <w:rsid w:val="00576414"/>
    <w:rsid w:val="005802A0"/>
    <w:rsid w:val="00580888"/>
    <w:rsid w:val="00580AD2"/>
    <w:rsid w:val="00581D3B"/>
    <w:rsid w:val="00583862"/>
    <w:rsid w:val="00583E2A"/>
    <w:rsid w:val="00590BEC"/>
    <w:rsid w:val="00591920"/>
    <w:rsid w:val="00594C12"/>
    <w:rsid w:val="00595854"/>
    <w:rsid w:val="005A182A"/>
    <w:rsid w:val="005A29F2"/>
    <w:rsid w:val="005A3588"/>
    <w:rsid w:val="005A3676"/>
    <w:rsid w:val="005A39EB"/>
    <w:rsid w:val="005A7B41"/>
    <w:rsid w:val="005B1FD1"/>
    <w:rsid w:val="005B2C35"/>
    <w:rsid w:val="005B484D"/>
    <w:rsid w:val="005B4A18"/>
    <w:rsid w:val="005B5C9D"/>
    <w:rsid w:val="005C079B"/>
    <w:rsid w:val="005C132C"/>
    <w:rsid w:val="005C1EF5"/>
    <w:rsid w:val="005C236F"/>
    <w:rsid w:val="005C2530"/>
    <w:rsid w:val="005C261B"/>
    <w:rsid w:val="005C6EF4"/>
    <w:rsid w:val="005D044D"/>
    <w:rsid w:val="005D138E"/>
    <w:rsid w:val="005D186D"/>
    <w:rsid w:val="005D2815"/>
    <w:rsid w:val="005D3F37"/>
    <w:rsid w:val="005D494A"/>
    <w:rsid w:val="005D56AF"/>
    <w:rsid w:val="005D661A"/>
    <w:rsid w:val="005E176C"/>
    <w:rsid w:val="005E5B20"/>
    <w:rsid w:val="005E7B9E"/>
    <w:rsid w:val="005F0772"/>
    <w:rsid w:val="005F27D5"/>
    <w:rsid w:val="005F33C7"/>
    <w:rsid w:val="005F40E0"/>
    <w:rsid w:val="005F5159"/>
    <w:rsid w:val="005F59EF"/>
    <w:rsid w:val="00604530"/>
    <w:rsid w:val="00604DA0"/>
    <w:rsid w:val="006056D3"/>
    <w:rsid w:val="006062F7"/>
    <w:rsid w:val="00614FB2"/>
    <w:rsid w:val="006153CE"/>
    <w:rsid w:val="00616EC3"/>
    <w:rsid w:val="0061777B"/>
    <w:rsid w:val="00620702"/>
    <w:rsid w:val="00620F8E"/>
    <w:rsid w:val="006212FD"/>
    <w:rsid w:val="0062258F"/>
    <w:rsid w:val="00622B53"/>
    <w:rsid w:val="00623D5B"/>
    <w:rsid w:val="006253B3"/>
    <w:rsid w:val="00626A74"/>
    <w:rsid w:val="00627676"/>
    <w:rsid w:val="006278F9"/>
    <w:rsid w:val="006279B8"/>
    <w:rsid w:val="006320E8"/>
    <w:rsid w:val="0063324D"/>
    <w:rsid w:val="0063348E"/>
    <w:rsid w:val="00634A36"/>
    <w:rsid w:val="00634A5F"/>
    <w:rsid w:val="0063653E"/>
    <w:rsid w:val="00636884"/>
    <w:rsid w:val="00636A0E"/>
    <w:rsid w:val="006400A1"/>
    <w:rsid w:val="00641CBD"/>
    <w:rsid w:val="0064369E"/>
    <w:rsid w:val="0064492B"/>
    <w:rsid w:val="00645036"/>
    <w:rsid w:val="00650F7A"/>
    <w:rsid w:val="00652AF8"/>
    <w:rsid w:val="0065426C"/>
    <w:rsid w:val="00654945"/>
    <w:rsid w:val="0065562B"/>
    <w:rsid w:val="006577E5"/>
    <w:rsid w:val="006611FC"/>
    <w:rsid w:val="0066329D"/>
    <w:rsid w:val="0066366E"/>
    <w:rsid w:val="00665EEC"/>
    <w:rsid w:val="0066636C"/>
    <w:rsid w:val="006674C5"/>
    <w:rsid w:val="00667CDE"/>
    <w:rsid w:val="0067337E"/>
    <w:rsid w:val="00673857"/>
    <w:rsid w:val="0067420A"/>
    <w:rsid w:val="0067447E"/>
    <w:rsid w:val="00677FD7"/>
    <w:rsid w:val="00680130"/>
    <w:rsid w:val="00681169"/>
    <w:rsid w:val="00681C8F"/>
    <w:rsid w:val="0068455E"/>
    <w:rsid w:val="0068463D"/>
    <w:rsid w:val="00685428"/>
    <w:rsid w:val="0068713A"/>
    <w:rsid w:val="0068791F"/>
    <w:rsid w:val="00690D93"/>
    <w:rsid w:val="006955C2"/>
    <w:rsid w:val="006A09FE"/>
    <w:rsid w:val="006A3D79"/>
    <w:rsid w:val="006A3F1D"/>
    <w:rsid w:val="006A62C4"/>
    <w:rsid w:val="006B00B3"/>
    <w:rsid w:val="006B01BE"/>
    <w:rsid w:val="006B086B"/>
    <w:rsid w:val="006B13D8"/>
    <w:rsid w:val="006B34A7"/>
    <w:rsid w:val="006B521A"/>
    <w:rsid w:val="006B5416"/>
    <w:rsid w:val="006B732D"/>
    <w:rsid w:val="006B7891"/>
    <w:rsid w:val="006B7AF7"/>
    <w:rsid w:val="006C0DAA"/>
    <w:rsid w:val="006C1406"/>
    <w:rsid w:val="006C1596"/>
    <w:rsid w:val="006C312B"/>
    <w:rsid w:val="006C3339"/>
    <w:rsid w:val="006C3AB1"/>
    <w:rsid w:val="006D2683"/>
    <w:rsid w:val="006D27F4"/>
    <w:rsid w:val="006D2C19"/>
    <w:rsid w:val="006D55D6"/>
    <w:rsid w:val="006D5CD2"/>
    <w:rsid w:val="006D6A17"/>
    <w:rsid w:val="006D7648"/>
    <w:rsid w:val="006E0467"/>
    <w:rsid w:val="006E106C"/>
    <w:rsid w:val="006E1A72"/>
    <w:rsid w:val="006E26A6"/>
    <w:rsid w:val="006E301F"/>
    <w:rsid w:val="006E31D7"/>
    <w:rsid w:val="006E4162"/>
    <w:rsid w:val="006E61D5"/>
    <w:rsid w:val="006E7660"/>
    <w:rsid w:val="006F25BC"/>
    <w:rsid w:val="006F273F"/>
    <w:rsid w:val="006F2B7F"/>
    <w:rsid w:val="006F366F"/>
    <w:rsid w:val="006F3A8A"/>
    <w:rsid w:val="006F444C"/>
    <w:rsid w:val="006F5484"/>
    <w:rsid w:val="006F5C2D"/>
    <w:rsid w:val="006F77ED"/>
    <w:rsid w:val="006F793D"/>
    <w:rsid w:val="00701A3B"/>
    <w:rsid w:val="007035C2"/>
    <w:rsid w:val="0070438D"/>
    <w:rsid w:val="00705048"/>
    <w:rsid w:val="007101C0"/>
    <w:rsid w:val="007105FD"/>
    <w:rsid w:val="0071235F"/>
    <w:rsid w:val="00712CDA"/>
    <w:rsid w:val="00713379"/>
    <w:rsid w:val="00714BC6"/>
    <w:rsid w:val="0072193C"/>
    <w:rsid w:val="00721D06"/>
    <w:rsid w:val="00723A9A"/>
    <w:rsid w:val="00724044"/>
    <w:rsid w:val="007252A0"/>
    <w:rsid w:val="00726C50"/>
    <w:rsid w:val="00726DD3"/>
    <w:rsid w:val="00726E63"/>
    <w:rsid w:val="00733E2B"/>
    <w:rsid w:val="00734825"/>
    <w:rsid w:val="00743028"/>
    <w:rsid w:val="00743EF9"/>
    <w:rsid w:val="00750BA5"/>
    <w:rsid w:val="007514BF"/>
    <w:rsid w:val="0075399F"/>
    <w:rsid w:val="00753CDE"/>
    <w:rsid w:val="00754FAD"/>
    <w:rsid w:val="0075558C"/>
    <w:rsid w:val="00757DB9"/>
    <w:rsid w:val="00760241"/>
    <w:rsid w:val="00761888"/>
    <w:rsid w:val="00764345"/>
    <w:rsid w:val="00764825"/>
    <w:rsid w:val="007651F1"/>
    <w:rsid w:val="00766C94"/>
    <w:rsid w:val="00767F72"/>
    <w:rsid w:val="007713DD"/>
    <w:rsid w:val="00773062"/>
    <w:rsid w:val="0077399A"/>
    <w:rsid w:val="00775492"/>
    <w:rsid w:val="00777027"/>
    <w:rsid w:val="00777B70"/>
    <w:rsid w:val="007806AE"/>
    <w:rsid w:val="0078189E"/>
    <w:rsid w:val="00782935"/>
    <w:rsid w:val="00783B88"/>
    <w:rsid w:val="00784713"/>
    <w:rsid w:val="00784A26"/>
    <w:rsid w:val="00784B88"/>
    <w:rsid w:val="007873A9"/>
    <w:rsid w:val="00790958"/>
    <w:rsid w:val="007942BD"/>
    <w:rsid w:val="00794437"/>
    <w:rsid w:val="00794D9B"/>
    <w:rsid w:val="00794F34"/>
    <w:rsid w:val="00796FD5"/>
    <w:rsid w:val="00797563"/>
    <w:rsid w:val="007A022A"/>
    <w:rsid w:val="007A18EA"/>
    <w:rsid w:val="007A1D09"/>
    <w:rsid w:val="007A20E3"/>
    <w:rsid w:val="007A3203"/>
    <w:rsid w:val="007A5F50"/>
    <w:rsid w:val="007A781E"/>
    <w:rsid w:val="007B024D"/>
    <w:rsid w:val="007B1080"/>
    <w:rsid w:val="007B15F6"/>
    <w:rsid w:val="007B1775"/>
    <w:rsid w:val="007B2857"/>
    <w:rsid w:val="007B4BE9"/>
    <w:rsid w:val="007B6AF3"/>
    <w:rsid w:val="007C0F44"/>
    <w:rsid w:val="007C2739"/>
    <w:rsid w:val="007C582E"/>
    <w:rsid w:val="007C6969"/>
    <w:rsid w:val="007D2D9B"/>
    <w:rsid w:val="007D3610"/>
    <w:rsid w:val="007D687B"/>
    <w:rsid w:val="007E1B2F"/>
    <w:rsid w:val="007E2A1D"/>
    <w:rsid w:val="007E3C02"/>
    <w:rsid w:val="007F00A9"/>
    <w:rsid w:val="007F0D7C"/>
    <w:rsid w:val="007F187B"/>
    <w:rsid w:val="007F1D2A"/>
    <w:rsid w:val="007F23C0"/>
    <w:rsid w:val="007F3ED6"/>
    <w:rsid w:val="007F47C7"/>
    <w:rsid w:val="007F5B22"/>
    <w:rsid w:val="007F6966"/>
    <w:rsid w:val="007F7D24"/>
    <w:rsid w:val="0080206F"/>
    <w:rsid w:val="00803FCE"/>
    <w:rsid w:val="008045E2"/>
    <w:rsid w:val="00804FA0"/>
    <w:rsid w:val="008107FE"/>
    <w:rsid w:val="00812599"/>
    <w:rsid w:val="00812C4C"/>
    <w:rsid w:val="00812E57"/>
    <w:rsid w:val="00815AC8"/>
    <w:rsid w:val="00815F9B"/>
    <w:rsid w:val="00816C97"/>
    <w:rsid w:val="008173B1"/>
    <w:rsid w:val="008213C1"/>
    <w:rsid w:val="00822C08"/>
    <w:rsid w:val="0082354E"/>
    <w:rsid w:val="0082419C"/>
    <w:rsid w:val="00827D90"/>
    <w:rsid w:val="00827E70"/>
    <w:rsid w:val="0083209F"/>
    <w:rsid w:val="0083254C"/>
    <w:rsid w:val="00833DC2"/>
    <w:rsid w:val="00843611"/>
    <w:rsid w:val="00843916"/>
    <w:rsid w:val="00843F7A"/>
    <w:rsid w:val="008459AF"/>
    <w:rsid w:val="00850A5D"/>
    <w:rsid w:val="00851F6C"/>
    <w:rsid w:val="00852A01"/>
    <w:rsid w:val="00855221"/>
    <w:rsid w:val="00862A02"/>
    <w:rsid w:val="00863808"/>
    <w:rsid w:val="00864597"/>
    <w:rsid w:val="00865B85"/>
    <w:rsid w:val="0086707A"/>
    <w:rsid w:val="008707B1"/>
    <w:rsid w:val="00870FB5"/>
    <w:rsid w:val="008711E1"/>
    <w:rsid w:val="008747C6"/>
    <w:rsid w:val="00874BC8"/>
    <w:rsid w:val="008755F6"/>
    <w:rsid w:val="008763B1"/>
    <w:rsid w:val="00876A9C"/>
    <w:rsid w:val="0087705C"/>
    <w:rsid w:val="00877963"/>
    <w:rsid w:val="00880436"/>
    <w:rsid w:val="008821C7"/>
    <w:rsid w:val="008823CB"/>
    <w:rsid w:val="008908CF"/>
    <w:rsid w:val="00890AD0"/>
    <w:rsid w:val="008914C4"/>
    <w:rsid w:val="008939F3"/>
    <w:rsid w:val="00893C66"/>
    <w:rsid w:val="008959A5"/>
    <w:rsid w:val="008965C8"/>
    <w:rsid w:val="008977F1"/>
    <w:rsid w:val="008A06F8"/>
    <w:rsid w:val="008A0BF5"/>
    <w:rsid w:val="008A1B44"/>
    <w:rsid w:val="008A34D8"/>
    <w:rsid w:val="008A36F8"/>
    <w:rsid w:val="008A514B"/>
    <w:rsid w:val="008A5DB5"/>
    <w:rsid w:val="008A5EFE"/>
    <w:rsid w:val="008B02B9"/>
    <w:rsid w:val="008B05C3"/>
    <w:rsid w:val="008B1E2C"/>
    <w:rsid w:val="008B2493"/>
    <w:rsid w:val="008B2A42"/>
    <w:rsid w:val="008B2B61"/>
    <w:rsid w:val="008B3B73"/>
    <w:rsid w:val="008B5435"/>
    <w:rsid w:val="008B5771"/>
    <w:rsid w:val="008B6224"/>
    <w:rsid w:val="008B6947"/>
    <w:rsid w:val="008C058A"/>
    <w:rsid w:val="008C3FED"/>
    <w:rsid w:val="008C458D"/>
    <w:rsid w:val="008C6BE9"/>
    <w:rsid w:val="008C7437"/>
    <w:rsid w:val="008D021E"/>
    <w:rsid w:val="008D1CDD"/>
    <w:rsid w:val="008D1D67"/>
    <w:rsid w:val="008D34E2"/>
    <w:rsid w:val="008D4218"/>
    <w:rsid w:val="008D456D"/>
    <w:rsid w:val="008D4905"/>
    <w:rsid w:val="008D5111"/>
    <w:rsid w:val="008D5795"/>
    <w:rsid w:val="008E0259"/>
    <w:rsid w:val="008E2EB4"/>
    <w:rsid w:val="008F0552"/>
    <w:rsid w:val="008F0F26"/>
    <w:rsid w:val="008F2574"/>
    <w:rsid w:val="008F5494"/>
    <w:rsid w:val="008F5618"/>
    <w:rsid w:val="008F579E"/>
    <w:rsid w:val="008F775C"/>
    <w:rsid w:val="00900448"/>
    <w:rsid w:val="0090197A"/>
    <w:rsid w:val="00903D23"/>
    <w:rsid w:val="009040D2"/>
    <w:rsid w:val="009050C0"/>
    <w:rsid w:val="009065DC"/>
    <w:rsid w:val="0091229C"/>
    <w:rsid w:val="00912712"/>
    <w:rsid w:val="0091305B"/>
    <w:rsid w:val="00915666"/>
    <w:rsid w:val="009168B1"/>
    <w:rsid w:val="0091771F"/>
    <w:rsid w:val="00917CD1"/>
    <w:rsid w:val="00920085"/>
    <w:rsid w:val="00920566"/>
    <w:rsid w:val="009230BF"/>
    <w:rsid w:val="00923454"/>
    <w:rsid w:val="009255FA"/>
    <w:rsid w:val="00926089"/>
    <w:rsid w:val="00926FDA"/>
    <w:rsid w:val="0093180F"/>
    <w:rsid w:val="0093450A"/>
    <w:rsid w:val="009347E6"/>
    <w:rsid w:val="0093484F"/>
    <w:rsid w:val="00935EB1"/>
    <w:rsid w:val="009364C1"/>
    <w:rsid w:val="0093720C"/>
    <w:rsid w:val="009409AE"/>
    <w:rsid w:val="00942A7E"/>
    <w:rsid w:val="00943019"/>
    <w:rsid w:val="00943DAF"/>
    <w:rsid w:val="0094440B"/>
    <w:rsid w:val="009449E9"/>
    <w:rsid w:val="00944CC6"/>
    <w:rsid w:val="00944EE4"/>
    <w:rsid w:val="00945390"/>
    <w:rsid w:val="00946E1C"/>
    <w:rsid w:val="009511EE"/>
    <w:rsid w:val="009516BB"/>
    <w:rsid w:val="00952604"/>
    <w:rsid w:val="009555FF"/>
    <w:rsid w:val="00956049"/>
    <w:rsid w:val="009605DE"/>
    <w:rsid w:val="009618C0"/>
    <w:rsid w:val="0096259A"/>
    <w:rsid w:val="009640E4"/>
    <w:rsid w:val="009645EE"/>
    <w:rsid w:val="00965AEC"/>
    <w:rsid w:val="00973844"/>
    <w:rsid w:val="00981472"/>
    <w:rsid w:val="00981BDE"/>
    <w:rsid w:val="00983731"/>
    <w:rsid w:val="009841FA"/>
    <w:rsid w:val="00987937"/>
    <w:rsid w:val="009903DE"/>
    <w:rsid w:val="009916F5"/>
    <w:rsid w:val="00995BA1"/>
    <w:rsid w:val="00997567"/>
    <w:rsid w:val="009A0D04"/>
    <w:rsid w:val="009A2B45"/>
    <w:rsid w:val="009A4F40"/>
    <w:rsid w:val="009A55CA"/>
    <w:rsid w:val="009A5F8B"/>
    <w:rsid w:val="009A6E13"/>
    <w:rsid w:val="009B12A1"/>
    <w:rsid w:val="009B21BD"/>
    <w:rsid w:val="009B2B47"/>
    <w:rsid w:val="009B3D53"/>
    <w:rsid w:val="009C0DB1"/>
    <w:rsid w:val="009C0E7F"/>
    <w:rsid w:val="009C1EAB"/>
    <w:rsid w:val="009C216D"/>
    <w:rsid w:val="009C4C02"/>
    <w:rsid w:val="009D2D06"/>
    <w:rsid w:val="009D3BB0"/>
    <w:rsid w:val="009E09CF"/>
    <w:rsid w:val="009E2EBB"/>
    <w:rsid w:val="009E45C4"/>
    <w:rsid w:val="009E6968"/>
    <w:rsid w:val="009E6D63"/>
    <w:rsid w:val="009E7010"/>
    <w:rsid w:val="009F0650"/>
    <w:rsid w:val="009F2088"/>
    <w:rsid w:val="009F61D5"/>
    <w:rsid w:val="009F636F"/>
    <w:rsid w:val="009F6CD6"/>
    <w:rsid w:val="00A00A9C"/>
    <w:rsid w:val="00A02F31"/>
    <w:rsid w:val="00A03977"/>
    <w:rsid w:val="00A046BA"/>
    <w:rsid w:val="00A13083"/>
    <w:rsid w:val="00A13B76"/>
    <w:rsid w:val="00A143EF"/>
    <w:rsid w:val="00A20870"/>
    <w:rsid w:val="00A21746"/>
    <w:rsid w:val="00A21C6D"/>
    <w:rsid w:val="00A22A45"/>
    <w:rsid w:val="00A2692B"/>
    <w:rsid w:val="00A27904"/>
    <w:rsid w:val="00A30F81"/>
    <w:rsid w:val="00A319B6"/>
    <w:rsid w:val="00A3497C"/>
    <w:rsid w:val="00A35CEA"/>
    <w:rsid w:val="00A3640C"/>
    <w:rsid w:val="00A41147"/>
    <w:rsid w:val="00A412E0"/>
    <w:rsid w:val="00A41E20"/>
    <w:rsid w:val="00A441C3"/>
    <w:rsid w:val="00A45FC9"/>
    <w:rsid w:val="00A4725A"/>
    <w:rsid w:val="00A521CA"/>
    <w:rsid w:val="00A52CBD"/>
    <w:rsid w:val="00A533C4"/>
    <w:rsid w:val="00A543F6"/>
    <w:rsid w:val="00A54F3F"/>
    <w:rsid w:val="00A561A9"/>
    <w:rsid w:val="00A56F3C"/>
    <w:rsid w:val="00A60D71"/>
    <w:rsid w:val="00A60FF3"/>
    <w:rsid w:val="00A623E1"/>
    <w:rsid w:val="00A62D7A"/>
    <w:rsid w:val="00A62F87"/>
    <w:rsid w:val="00A63727"/>
    <w:rsid w:val="00A65DA7"/>
    <w:rsid w:val="00A7218F"/>
    <w:rsid w:val="00A72E50"/>
    <w:rsid w:val="00A7328D"/>
    <w:rsid w:val="00A73A39"/>
    <w:rsid w:val="00A74975"/>
    <w:rsid w:val="00A75BFB"/>
    <w:rsid w:val="00A86287"/>
    <w:rsid w:val="00A91921"/>
    <w:rsid w:val="00A92546"/>
    <w:rsid w:val="00A9372E"/>
    <w:rsid w:val="00A94E33"/>
    <w:rsid w:val="00A958A4"/>
    <w:rsid w:val="00A95FB3"/>
    <w:rsid w:val="00A96C2F"/>
    <w:rsid w:val="00AA0C65"/>
    <w:rsid w:val="00AA2768"/>
    <w:rsid w:val="00AA33D1"/>
    <w:rsid w:val="00AA3962"/>
    <w:rsid w:val="00AA3B8C"/>
    <w:rsid w:val="00AA4E0F"/>
    <w:rsid w:val="00AB1046"/>
    <w:rsid w:val="00AB1D99"/>
    <w:rsid w:val="00AB2DC9"/>
    <w:rsid w:val="00AB742C"/>
    <w:rsid w:val="00AC05F8"/>
    <w:rsid w:val="00AC2BB0"/>
    <w:rsid w:val="00AC3A3E"/>
    <w:rsid w:val="00AC6D38"/>
    <w:rsid w:val="00AD1C8A"/>
    <w:rsid w:val="00AD2139"/>
    <w:rsid w:val="00AD38CA"/>
    <w:rsid w:val="00AD3B55"/>
    <w:rsid w:val="00AE127C"/>
    <w:rsid w:val="00AE1AF2"/>
    <w:rsid w:val="00AE51D5"/>
    <w:rsid w:val="00AF14EC"/>
    <w:rsid w:val="00AF159D"/>
    <w:rsid w:val="00AF1AE0"/>
    <w:rsid w:val="00AF1BDE"/>
    <w:rsid w:val="00AF2831"/>
    <w:rsid w:val="00AF34B6"/>
    <w:rsid w:val="00AF4132"/>
    <w:rsid w:val="00AF60CE"/>
    <w:rsid w:val="00AF6F7E"/>
    <w:rsid w:val="00B0256A"/>
    <w:rsid w:val="00B02A43"/>
    <w:rsid w:val="00B06465"/>
    <w:rsid w:val="00B07EA4"/>
    <w:rsid w:val="00B10EA7"/>
    <w:rsid w:val="00B112CA"/>
    <w:rsid w:val="00B13ED9"/>
    <w:rsid w:val="00B17412"/>
    <w:rsid w:val="00B21EC2"/>
    <w:rsid w:val="00B3172D"/>
    <w:rsid w:val="00B31B69"/>
    <w:rsid w:val="00B33635"/>
    <w:rsid w:val="00B34470"/>
    <w:rsid w:val="00B348E5"/>
    <w:rsid w:val="00B36CB2"/>
    <w:rsid w:val="00B42151"/>
    <w:rsid w:val="00B4225C"/>
    <w:rsid w:val="00B4330F"/>
    <w:rsid w:val="00B44C3A"/>
    <w:rsid w:val="00B47C4D"/>
    <w:rsid w:val="00B47D95"/>
    <w:rsid w:val="00B51317"/>
    <w:rsid w:val="00B52C90"/>
    <w:rsid w:val="00B534B4"/>
    <w:rsid w:val="00B54353"/>
    <w:rsid w:val="00B57855"/>
    <w:rsid w:val="00B57C3F"/>
    <w:rsid w:val="00B60208"/>
    <w:rsid w:val="00B60329"/>
    <w:rsid w:val="00B606F6"/>
    <w:rsid w:val="00B61248"/>
    <w:rsid w:val="00B62186"/>
    <w:rsid w:val="00B62918"/>
    <w:rsid w:val="00B66021"/>
    <w:rsid w:val="00B67A6F"/>
    <w:rsid w:val="00B700CA"/>
    <w:rsid w:val="00B706E8"/>
    <w:rsid w:val="00B70843"/>
    <w:rsid w:val="00B709A6"/>
    <w:rsid w:val="00B72ECD"/>
    <w:rsid w:val="00B74856"/>
    <w:rsid w:val="00B75103"/>
    <w:rsid w:val="00B75141"/>
    <w:rsid w:val="00B75B77"/>
    <w:rsid w:val="00B76B86"/>
    <w:rsid w:val="00B76DB5"/>
    <w:rsid w:val="00B80002"/>
    <w:rsid w:val="00B82D9A"/>
    <w:rsid w:val="00B82FC8"/>
    <w:rsid w:val="00B85CFD"/>
    <w:rsid w:val="00B873DE"/>
    <w:rsid w:val="00B91BE0"/>
    <w:rsid w:val="00B93381"/>
    <w:rsid w:val="00B9368A"/>
    <w:rsid w:val="00B93EB9"/>
    <w:rsid w:val="00B97111"/>
    <w:rsid w:val="00B9786C"/>
    <w:rsid w:val="00BA0D05"/>
    <w:rsid w:val="00BA0DDC"/>
    <w:rsid w:val="00BA1581"/>
    <w:rsid w:val="00BA2A1E"/>
    <w:rsid w:val="00BA3EC7"/>
    <w:rsid w:val="00BA4485"/>
    <w:rsid w:val="00BB26CC"/>
    <w:rsid w:val="00BB2C20"/>
    <w:rsid w:val="00BB5F27"/>
    <w:rsid w:val="00BB6727"/>
    <w:rsid w:val="00BB7FDA"/>
    <w:rsid w:val="00BC04E1"/>
    <w:rsid w:val="00BC6E31"/>
    <w:rsid w:val="00BD0386"/>
    <w:rsid w:val="00BE3304"/>
    <w:rsid w:val="00BE4731"/>
    <w:rsid w:val="00BE52EE"/>
    <w:rsid w:val="00BE65F3"/>
    <w:rsid w:val="00BE7743"/>
    <w:rsid w:val="00BE7D2B"/>
    <w:rsid w:val="00BF13A0"/>
    <w:rsid w:val="00BF2938"/>
    <w:rsid w:val="00C04657"/>
    <w:rsid w:val="00C057D5"/>
    <w:rsid w:val="00C10CDC"/>
    <w:rsid w:val="00C11F8F"/>
    <w:rsid w:val="00C123DE"/>
    <w:rsid w:val="00C125C7"/>
    <w:rsid w:val="00C13A64"/>
    <w:rsid w:val="00C21AF7"/>
    <w:rsid w:val="00C21D4A"/>
    <w:rsid w:val="00C2264B"/>
    <w:rsid w:val="00C2604E"/>
    <w:rsid w:val="00C27652"/>
    <w:rsid w:val="00C30232"/>
    <w:rsid w:val="00C30CED"/>
    <w:rsid w:val="00C34022"/>
    <w:rsid w:val="00C354E4"/>
    <w:rsid w:val="00C36080"/>
    <w:rsid w:val="00C37C53"/>
    <w:rsid w:val="00C40321"/>
    <w:rsid w:val="00C40EAF"/>
    <w:rsid w:val="00C4162E"/>
    <w:rsid w:val="00C427AA"/>
    <w:rsid w:val="00C43170"/>
    <w:rsid w:val="00C442BE"/>
    <w:rsid w:val="00C510B4"/>
    <w:rsid w:val="00C53689"/>
    <w:rsid w:val="00C54FC2"/>
    <w:rsid w:val="00C561A9"/>
    <w:rsid w:val="00C56B56"/>
    <w:rsid w:val="00C57493"/>
    <w:rsid w:val="00C60A68"/>
    <w:rsid w:val="00C619F1"/>
    <w:rsid w:val="00C62982"/>
    <w:rsid w:val="00C652DE"/>
    <w:rsid w:val="00C6552D"/>
    <w:rsid w:val="00C710ED"/>
    <w:rsid w:val="00C772E4"/>
    <w:rsid w:val="00C80223"/>
    <w:rsid w:val="00C80878"/>
    <w:rsid w:val="00C82B0A"/>
    <w:rsid w:val="00C84678"/>
    <w:rsid w:val="00C864B2"/>
    <w:rsid w:val="00C86C47"/>
    <w:rsid w:val="00C90676"/>
    <w:rsid w:val="00C94C29"/>
    <w:rsid w:val="00C96883"/>
    <w:rsid w:val="00C9708B"/>
    <w:rsid w:val="00CA0F37"/>
    <w:rsid w:val="00CA56CA"/>
    <w:rsid w:val="00CA6E4F"/>
    <w:rsid w:val="00CA7BC0"/>
    <w:rsid w:val="00CA7FF5"/>
    <w:rsid w:val="00CB26DF"/>
    <w:rsid w:val="00CB4F00"/>
    <w:rsid w:val="00CB590B"/>
    <w:rsid w:val="00CB61FA"/>
    <w:rsid w:val="00CB6F9A"/>
    <w:rsid w:val="00CC083D"/>
    <w:rsid w:val="00CC0CB8"/>
    <w:rsid w:val="00CC2CC0"/>
    <w:rsid w:val="00CC3929"/>
    <w:rsid w:val="00CC4492"/>
    <w:rsid w:val="00CD0AA4"/>
    <w:rsid w:val="00CD21BF"/>
    <w:rsid w:val="00CD2B9D"/>
    <w:rsid w:val="00CD3DE0"/>
    <w:rsid w:val="00CD4ACD"/>
    <w:rsid w:val="00CD5949"/>
    <w:rsid w:val="00CE62F0"/>
    <w:rsid w:val="00CE69D1"/>
    <w:rsid w:val="00CF016D"/>
    <w:rsid w:val="00CF121E"/>
    <w:rsid w:val="00CF22DD"/>
    <w:rsid w:val="00CF3FF6"/>
    <w:rsid w:val="00CF4283"/>
    <w:rsid w:val="00CF5B13"/>
    <w:rsid w:val="00CF6833"/>
    <w:rsid w:val="00CF7BE1"/>
    <w:rsid w:val="00D006D5"/>
    <w:rsid w:val="00D042AD"/>
    <w:rsid w:val="00D0541F"/>
    <w:rsid w:val="00D064B4"/>
    <w:rsid w:val="00D068EA"/>
    <w:rsid w:val="00D07343"/>
    <w:rsid w:val="00D12149"/>
    <w:rsid w:val="00D14387"/>
    <w:rsid w:val="00D1440B"/>
    <w:rsid w:val="00D14E90"/>
    <w:rsid w:val="00D17759"/>
    <w:rsid w:val="00D240D3"/>
    <w:rsid w:val="00D25BDD"/>
    <w:rsid w:val="00D32221"/>
    <w:rsid w:val="00D322C8"/>
    <w:rsid w:val="00D32CA1"/>
    <w:rsid w:val="00D3353B"/>
    <w:rsid w:val="00D3357A"/>
    <w:rsid w:val="00D34CE1"/>
    <w:rsid w:val="00D360AF"/>
    <w:rsid w:val="00D41D21"/>
    <w:rsid w:val="00D43E47"/>
    <w:rsid w:val="00D4411D"/>
    <w:rsid w:val="00D46720"/>
    <w:rsid w:val="00D47E6E"/>
    <w:rsid w:val="00D505C5"/>
    <w:rsid w:val="00D55D43"/>
    <w:rsid w:val="00D625E3"/>
    <w:rsid w:val="00D634FC"/>
    <w:rsid w:val="00D6709D"/>
    <w:rsid w:val="00D70523"/>
    <w:rsid w:val="00D70753"/>
    <w:rsid w:val="00D72E86"/>
    <w:rsid w:val="00D73988"/>
    <w:rsid w:val="00D75138"/>
    <w:rsid w:val="00D80046"/>
    <w:rsid w:val="00D816E6"/>
    <w:rsid w:val="00D82C49"/>
    <w:rsid w:val="00D83A1A"/>
    <w:rsid w:val="00D87FD2"/>
    <w:rsid w:val="00D90D3A"/>
    <w:rsid w:val="00D921BA"/>
    <w:rsid w:val="00D92727"/>
    <w:rsid w:val="00D930C5"/>
    <w:rsid w:val="00D93107"/>
    <w:rsid w:val="00D93C90"/>
    <w:rsid w:val="00D945A8"/>
    <w:rsid w:val="00DA17DF"/>
    <w:rsid w:val="00DA1D33"/>
    <w:rsid w:val="00DA2407"/>
    <w:rsid w:val="00DA37A4"/>
    <w:rsid w:val="00DA5C30"/>
    <w:rsid w:val="00DA62A2"/>
    <w:rsid w:val="00DB10B5"/>
    <w:rsid w:val="00DB1629"/>
    <w:rsid w:val="00DB37FD"/>
    <w:rsid w:val="00DB526A"/>
    <w:rsid w:val="00DB61C6"/>
    <w:rsid w:val="00DB66A0"/>
    <w:rsid w:val="00DC12DD"/>
    <w:rsid w:val="00DC1611"/>
    <w:rsid w:val="00DC1FCC"/>
    <w:rsid w:val="00DC29EE"/>
    <w:rsid w:val="00DC4C1A"/>
    <w:rsid w:val="00DC4EC3"/>
    <w:rsid w:val="00DD0A3F"/>
    <w:rsid w:val="00DD2036"/>
    <w:rsid w:val="00DD5C1D"/>
    <w:rsid w:val="00DD63ED"/>
    <w:rsid w:val="00DD6550"/>
    <w:rsid w:val="00DD708F"/>
    <w:rsid w:val="00DD75E7"/>
    <w:rsid w:val="00DE157D"/>
    <w:rsid w:val="00DE38E2"/>
    <w:rsid w:val="00DE56F1"/>
    <w:rsid w:val="00DE5A5C"/>
    <w:rsid w:val="00DE7FB9"/>
    <w:rsid w:val="00DF0231"/>
    <w:rsid w:val="00DF1941"/>
    <w:rsid w:val="00DF33E7"/>
    <w:rsid w:val="00DF401A"/>
    <w:rsid w:val="00DF441C"/>
    <w:rsid w:val="00DF5310"/>
    <w:rsid w:val="00E00C65"/>
    <w:rsid w:val="00E0690D"/>
    <w:rsid w:val="00E127AA"/>
    <w:rsid w:val="00E128B8"/>
    <w:rsid w:val="00E133FA"/>
    <w:rsid w:val="00E144DF"/>
    <w:rsid w:val="00E1514D"/>
    <w:rsid w:val="00E16826"/>
    <w:rsid w:val="00E1686C"/>
    <w:rsid w:val="00E25CB2"/>
    <w:rsid w:val="00E263F8"/>
    <w:rsid w:val="00E272DC"/>
    <w:rsid w:val="00E3032F"/>
    <w:rsid w:val="00E31981"/>
    <w:rsid w:val="00E33907"/>
    <w:rsid w:val="00E3737E"/>
    <w:rsid w:val="00E4073F"/>
    <w:rsid w:val="00E42D65"/>
    <w:rsid w:val="00E43630"/>
    <w:rsid w:val="00E44D9B"/>
    <w:rsid w:val="00E44FD4"/>
    <w:rsid w:val="00E4523E"/>
    <w:rsid w:val="00E46003"/>
    <w:rsid w:val="00E46877"/>
    <w:rsid w:val="00E507F5"/>
    <w:rsid w:val="00E52FF9"/>
    <w:rsid w:val="00E5475E"/>
    <w:rsid w:val="00E55566"/>
    <w:rsid w:val="00E55A4D"/>
    <w:rsid w:val="00E56BDF"/>
    <w:rsid w:val="00E56E59"/>
    <w:rsid w:val="00E6213F"/>
    <w:rsid w:val="00E64FC6"/>
    <w:rsid w:val="00E65525"/>
    <w:rsid w:val="00E65CC2"/>
    <w:rsid w:val="00E67752"/>
    <w:rsid w:val="00E72B26"/>
    <w:rsid w:val="00E735A4"/>
    <w:rsid w:val="00E80751"/>
    <w:rsid w:val="00E807A2"/>
    <w:rsid w:val="00E86774"/>
    <w:rsid w:val="00E87D60"/>
    <w:rsid w:val="00E90E23"/>
    <w:rsid w:val="00E92E39"/>
    <w:rsid w:val="00E92F4A"/>
    <w:rsid w:val="00E93D7D"/>
    <w:rsid w:val="00E951AA"/>
    <w:rsid w:val="00E95901"/>
    <w:rsid w:val="00E95A5E"/>
    <w:rsid w:val="00E9636B"/>
    <w:rsid w:val="00E97A9E"/>
    <w:rsid w:val="00EA0989"/>
    <w:rsid w:val="00EA0EBE"/>
    <w:rsid w:val="00EA1E03"/>
    <w:rsid w:val="00EA2FD6"/>
    <w:rsid w:val="00EA3012"/>
    <w:rsid w:val="00EA38A4"/>
    <w:rsid w:val="00EA4CAC"/>
    <w:rsid w:val="00EA70FD"/>
    <w:rsid w:val="00EA7D01"/>
    <w:rsid w:val="00EB22CD"/>
    <w:rsid w:val="00EB2456"/>
    <w:rsid w:val="00EB345E"/>
    <w:rsid w:val="00EB3876"/>
    <w:rsid w:val="00EB3BE7"/>
    <w:rsid w:val="00EB59B7"/>
    <w:rsid w:val="00EB6F76"/>
    <w:rsid w:val="00EB7E7B"/>
    <w:rsid w:val="00EC0731"/>
    <w:rsid w:val="00EC0805"/>
    <w:rsid w:val="00EC4CEA"/>
    <w:rsid w:val="00EC6C5F"/>
    <w:rsid w:val="00ED4BD3"/>
    <w:rsid w:val="00ED4D9C"/>
    <w:rsid w:val="00ED6BBA"/>
    <w:rsid w:val="00ED768D"/>
    <w:rsid w:val="00EE198B"/>
    <w:rsid w:val="00EE4114"/>
    <w:rsid w:val="00EE50A8"/>
    <w:rsid w:val="00EE72BB"/>
    <w:rsid w:val="00EF1CAF"/>
    <w:rsid w:val="00EF1CC8"/>
    <w:rsid w:val="00EF3BF3"/>
    <w:rsid w:val="00EF3C36"/>
    <w:rsid w:val="00EF3F8B"/>
    <w:rsid w:val="00EF608F"/>
    <w:rsid w:val="00EF74D5"/>
    <w:rsid w:val="00EF792A"/>
    <w:rsid w:val="00EF7A1D"/>
    <w:rsid w:val="00F00255"/>
    <w:rsid w:val="00F021B6"/>
    <w:rsid w:val="00F027B5"/>
    <w:rsid w:val="00F02A4B"/>
    <w:rsid w:val="00F05D43"/>
    <w:rsid w:val="00F067A1"/>
    <w:rsid w:val="00F06AD2"/>
    <w:rsid w:val="00F07BE0"/>
    <w:rsid w:val="00F104C5"/>
    <w:rsid w:val="00F107F1"/>
    <w:rsid w:val="00F10B2C"/>
    <w:rsid w:val="00F128DB"/>
    <w:rsid w:val="00F13925"/>
    <w:rsid w:val="00F15582"/>
    <w:rsid w:val="00F216C4"/>
    <w:rsid w:val="00F21DE5"/>
    <w:rsid w:val="00F25BA2"/>
    <w:rsid w:val="00F306C9"/>
    <w:rsid w:val="00F330B4"/>
    <w:rsid w:val="00F33E0B"/>
    <w:rsid w:val="00F3503E"/>
    <w:rsid w:val="00F3585D"/>
    <w:rsid w:val="00F3752C"/>
    <w:rsid w:val="00F37FE1"/>
    <w:rsid w:val="00F4070E"/>
    <w:rsid w:val="00F421AD"/>
    <w:rsid w:val="00F44B94"/>
    <w:rsid w:val="00F4645D"/>
    <w:rsid w:val="00F50711"/>
    <w:rsid w:val="00F51316"/>
    <w:rsid w:val="00F51763"/>
    <w:rsid w:val="00F55DA0"/>
    <w:rsid w:val="00F60BFC"/>
    <w:rsid w:val="00F6252D"/>
    <w:rsid w:val="00F62B39"/>
    <w:rsid w:val="00F64FC6"/>
    <w:rsid w:val="00F66385"/>
    <w:rsid w:val="00F710C2"/>
    <w:rsid w:val="00F72F7A"/>
    <w:rsid w:val="00F730EA"/>
    <w:rsid w:val="00F739DF"/>
    <w:rsid w:val="00F8342A"/>
    <w:rsid w:val="00F83777"/>
    <w:rsid w:val="00F846D9"/>
    <w:rsid w:val="00F86190"/>
    <w:rsid w:val="00F86AD6"/>
    <w:rsid w:val="00F90230"/>
    <w:rsid w:val="00F91CC0"/>
    <w:rsid w:val="00F9601B"/>
    <w:rsid w:val="00F968FC"/>
    <w:rsid w:val="00F96AFE"/>
    <w:rsid w:val="00F97709"/>
    <w:rsid w:val="00FA0819"/>
    <w:rsid w:val="00FA0CC8"/>
    <w:rsid w:val="00FA109A"/>
    <w:rsid w:val="00FA4CB8"/>
    <w:rsid w:val="00FA5012"/>
    <w:rsid w:val="00FA6070"/>
    <w:rsid w:val="00FA700C"/>
    <w:rsid w:val="00FA7DAB"/>
    <w:rsid w:val="00FB0D29"/>
    <w:rsid w:val="00FB1989"/>
    <w:rsid w:val="00FB3592"/>
    <w:rsid w:val="00FB3CF0"/>
    <w:rsid w:val="00FB4769"/>
    <w:rsid w:val="00FB4D0A"/>
    <w:rsid w:val="00FB5C35"/>
    <w:rsid w:val="00FB6C37"/>
    <w:rsid w:val="00FB6E6E"/>
    <w:rsid w:val="00FB75AB"/>
    <w:rsid w:val="00FC0440"/>
    <w:rsid w:val="00FC0F17"/>
    <w:rsid w:val="00FC185F"/>
    <w:rsid w:val="00FC190B"/>
    <w:rsid w:val="00FC295E"/>
    <w:rsid w:val="00FC30B4"/>
    <w:rsid w:val="00FC65CA"/>
    <w:rsid w:val="00FD2D24"/>
    <w:rsid w:val="00FD39A3"/>
    <w:rsid w:val="00FD39C2"/>
    <w:rsid w:val="00FD5905"/>
    <w:rsid w:val="00FE0EEA"/>
    <w:rsid w:val="00FE4847"/>
    <w:rsid w:val="00FE75BC"/>
    <w:rsid w:val="00FE7C46"/>
    <w:rsid w:val="00FF0892"/>
    <w:rsid w:val="00FF2EC6"/>
    <w:rsid w:val="00FF635B"/>
    <w:rsid w:val="00FF68DD"/>
    <w:rsid w:val="00FF7350"/>
    <w:rsid w:val="00FF7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88410"/>
  <w15:docId w15:val="{6B994FFC-023E-4B24-869C-45EDB0C9A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72DC"/>
    <w:pPr>
      <w:spacing w:line="360" w:lineRule="auto"/>
      <w:jc w:val="left"/>
    </w:pPr>
    <w:rPr>
      <w:rFonts w:eastAsiaTheme="minorHAnsi" w:cstheme="minorHAnsi"/>
      <w:sz w:val="22"/>
      <w:szCs w:val="22"/>
    </w:rPr>
  </w:style>
  <w:style w:type="paragraph" w:styleId="Heading1">
    <w:name w:val="heading 1"/>
    <w:basedOn w:val="Normal"/>
    <w:next w:val="Normal"/>
    <w:link w:val="Heading1Char"/>
    <w:uiPriority w:val="9"/>
    <w:qFormat/>
    <w:rsid w:val="00C652DE"/>
    <w:pPr>
      <w:keepNext/>
      <w:numPr>
        <w:numId w:val="2"/>
      </w:numPr>
      <w:spacing w:before="240"/>
      <w:ind w:left="357" w:hanging="357"/>
      <w:outlineLvl w:val="0"/>
    </w:pPr>
    <w:rPr>
      <w:b/>
    </w:rPr>
  </w:style>
  <w:style w:type="paragraph" w:styleId="Heading2">
    <w:name w:val="heading 2"/>
    <w:basedOn w:val="Normal"/>
    <w:next w:val="Normal"/>
    <w:link w:val="Heading2Char"/>
    <w:uiPriority w:val="9"/>
    <w:qFormat/>
    <w:rsid w:val="00C652DE"/>
    <w:pPr>
      <w:keepNext/>
      <w:numPr>
        <w:ilvl w:val="1"/>
        <w:numId w:val="2"/>
      </w:numPr>
      <w:spacing w:before="240"/>
      <w:ind w:left="425" w:hanging="431"/>
      <w:outlineLvl w:val="1"/>
    </w:pPr>
    <w:rPr>
      <w:i/>
    </w:rPr>
  </w:style>
  <w:style w:type="paragraph" w:styleId="Heading3">
    <w:name w:val="heading 3"/>
    <w:basedOn w:val="Normal"/>
    <w:next w:val="Normal"/>
    <w:link w:val="Heading3Char"/>
    <w:uiPriority w:val="9"/>
    <w:qFormat/>
    <w:rsid w:val="003730CF"/>
    <w:pPr>
      <w:spacing w:before="240"/>
      <w:ind w:left="426" w:hanging="432"/>
      <w:outlineLvl w:val="2"/>
    </w:pPr>
    <w:rPr>
      <w:b/>
    </w:rPr>
  </w:style>
  <w:style w:type="paragraph" w:styleId="Heading4">
    <w:name w:val="heading 4"/>
    <w:basedOn w:val="Normal"/>
    <w:next w:val="Normal"/>
    <w:link w:val="Heading4Char"/>
    <w:uiPriority w:val="9"/>
    <w:qFormat/>
    <w:rsid w:val="003730CF"/>
    <w:pPr>
      <w:spacing w:before="240"/>
      <w:ind w:left="567" w:hanging="567"/>
      <w:outlineLvl w:val="3"/>
    </w:pPr>
    <w:rPr>
      <w:b/>
      <w:sz w:val="18"/>
    </w:rPr>
  </w:style>
  <w:style w:type="paragraph" w:styleId="Heading5">
    <w:name w:val="heading 5"/>
    <w:aliases w:val="Table and Figure Heading"/>
    <w:basedOn w:val="Normal"/>
    <w:next w:val="Normal"/>
    <w:link w:val="Heading5Char"/>
    <w:uiPriority w:val="9"/>
    <w:qFormat/>
    <w:rsid w:val="003730CF"/>
    <w:pPr>
      <w:spacing w:before="240"/>
      <w:ind w:left="426" w:hanging="426"/>
      <w:outlineLvl w:val="4"/>
    </w:pPr>
    <w:rPr>
      <w:b/>
    </w:rPr>
  </w:style>
  <w:style w:type="paragraph" w:styleId="Heading6">
    <w:name w:val="heading 6"/>
    <w:basedOn w:val="Normal"/>
    <w:next w:val="Normal"/>
    <w:link w:val="Heading6Char"/>
    <w:uiPriority w:val="9"/>
    <w:qFormat/>
    <w:rsid w:val="003730CF"/>
    <w:pPr>
      <w:keepNext/>
      <w:keepLines/>
      <w:spacing w:before="200"/>
      <w:outlineLvl w:val="5"/>
    </w:pPr>
    <w:rPr>
      <w:i/>
      <w:color w:val="6E6E6E"/>
    </w:rPr>
  </w:style>
  <w:style w:type="paragraph" w:styleId="Heading7">
    <w:name w:val="heading 7"/>
    <w:basedOn w:val="Normal"/>
    <w:next w:val="Normal"/>
    <w:link w:val="Heading7Char"/>
    <w:uiPriority w:val="9"/>
    <w:semiHidden/>
    <w:unhideWhenUsed/>
    <w:qFormat/>
    <w:rsid w:val="003730CF"/>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730CF"/>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730CF"/>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30CF"/>
    <w:pPr>
      <w:pBdr>
        <w:top w:val="nil"/>
        <w:left w:val="nil"/>
        <w:bottom w:val="nil"/>
        <w:right w:val="nil"/>
        <w:between w:val="nil"/>
      </w:pBdr>
      <w:spacing w:line="288" w:lineRule="auto"/>
      <w:ind w:firstLine="0"/>
    </w:pPr>
    <w:rPr>
      <w:b/>
      <w:color w:val="000000"/>
      <w:sz w:val="32"/>
      <w:szCs w:val="3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3730CF"/>
    <w:pPr>
      <w:spacing w:line="240" w:lineRule="auto"/>
    </w:pPr>
    <w:rPr>
      <w:sz w:val="20"/>
      <w:szCs w:val="20"/>
    </w:rPr>
  </w:style>
  <w:style w:type="character" w:customStyle="1" w:styleId="CommentTextChar">
    <w:name w:val="Comment Text Char"/>
    <w:basedOn w:val="DefaultParagraphFont"/>
    <w:link w:val="CommentText"/>
    <w:uiPriority w:val="99"/>
    <w:rPr>
      <w:rFonts w:eastAsiaTheme="minorHAnsi" w:cstheme="minorBidi"/>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62186"/>
    <w:pPr>
      <w:spacing w:line="240" w:lineRule="auto"/>
    </w:pPr>
    <w:rPr>
      <w:rFonts w:ascii="Segoe UI" w:hAnsi="Segoe UI" w:cs="Segoe UI"/>
      <w:sz w:val="18"/>
    </w:rPr>
  </w:style>
  <w:style w:type="character" w:customStyle="1" w:styleId="BalloonTextChar">
    <w:name w:val="Balloon Text Char"/>
    <w:basedOn w:val="DefaultParagraphFont"/>
    <w:link w:val="BalloonText"/>
    <w:uiPriority w:val="99"/>
    <w:semiHidden/>
    <w:rsid w:val="00B62186"/>
    <w:rPr>
      <w:rFonts w:ascii="Segoe UI" w:hAnsi="Segoe UI" w:cs="Segoe UI"/>
      <w:sz w:val="18"/>
      <w:szCs w:val="18"/>
    </w:rPr>
  </w:style>
  <w:style w:type="character" w:customStyle="1" w:styleId="Heading7Char">
    <w:name w:val="Heading 7 Char"/>
    <w:basedOn w:val="DefaultParagraphFont"/>
    <w:link w:val="Heading7"/>
    <w:uiPriority w:val="9"/>
    <w:semiHidden/>
    <w:rsid w:val="003730CF"/>
    <w:rPr>
      <w:rFonts w:asciiTheme="majorHAnsi" w:eastAsiaTheme="majorEastAsia" w:hAnsiTheme="majorHAnsi" w:cstheme="majorBidi"/>
      <w:i/>
      <w:iCs/>
      <w:color w:val="404040" w:themeColor="text1" w:themeTint="BF"/>
      <w:szCs w:val="18"/>
    </w:rPr>
  </w:style>
  <w:style w:type="character" w:customStyle="1" w:styleId="Heading8Char">
    <w:name w:val="Heading 8 Char"/>
    <w:basedOn w:val="DefaultParagraphFont"/>
    <w:link w:val="Heading8"/>
    <w:uiPriority w:val="9"/>
    <w:semiHidden/>
    <w:rsid w:val="003730C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730CF"/>
    <w:rPr>
      <w:rFonts w:asciiTheme="majorHAnsi" w:eastAsiaTheme="majorEastAsia" w:hAnsiTheme="majorHAnsi" w:cstheme="majorBidi"/>
      <w:i/>
      <w:iCs/>
      <w:color w:val="404040" w:themeColor="text1" w:themeTint="BF"/>
      <w:sz w:val="20"/>
      <w:szCs w:val="20"/>
    </w:rPr>
  </w:style>
  <w:style w:type="paragraph" w:styleId="ListParagraph">
    <w:name w:val="List Paragraph"/>
    <w:aliases w:val="Figure Legend"/>
    <w:basedOn w:val="Normal"/>
    <w:link w:val="ListParagraphChar"/>
    <w:uiPriority w:val="34"/>
    <w:qFormat/>
    <w:rsid w:val="003730CF"/>
    <w:pPr>
      <w:contextualSpacing/>
    </w:pPr>
  </w:style>
  <w:style w:type="character" w:customStyle="1" w:styleId="ListParagraphChar">
    <w:name w:val="List Paragraph Char"/>
    <w:aliases w:val="Figure Legend Char"/>
    <w:basedOn w:val="DefaultParagraphFont"/>
    <w:link w:val="ListParagraph"/>
    <w:uiPriority w:val="34"/>
    <w:rsid w:val="003730CF"/>
    <w:rPr>
      <w:rFonts w:eastAsiaTheme="minorHAnsi" w:cstheme="minorBidi"/>
      <w:szCs w:val="18"/>
    </w:rPr>
  </w:style>
  <w:style w:type="paragraph" w:styleId="NoSpacing">
    <w:name w:val="No Spacing"/>
    <w:link w:val="NoSpacingChar"/>
    <w:uiPriority w:val="1"/>
    <w:qFormat/>
    <w:rsid w:val="003730CF"/>
    <w:pPr>
      <w:suppressLineNumbers/>
      <w:spacing w:line="240" w:lineRule="auto"/>
      <w:ind w:firstLine="0"/>
      <w:jc w:val="left"/>
    </w:pPr>
    <w:rPr>
      <w:rFonts w:eastAsiaTheme="minorHAnsi" w:cstheme="minorBidi"/>
      <w:sz w:val="18"/>
      <w:szCs w:val="18"/>
    </w:rPr>
  </w:style>
  <w:style w:type="character" w:customStyle="1" w:styleId="NoSpacingChar">
    <w:name w:val="No Spacing Char"/>
    <w:basedOn w:val="DefaultParagraphFont"/>
    <w:link w:val="NoSpacing"/>
    <w:uiPriority w:val="1"/>
    <w:rsid w:val="003730CF"/>
    <w:rPr>
      <w:rFonts w:eastAsiaTheme="minorHAnsi" w:cstheme="minorBidi"/>
      <w:sz w:val="18"/>
      <w:szCs w:val="18"/>
    </w:rPr>
  </w:style>
  <w:style w:type="paragraph" w:styleId="NormalWeb">
    <w:name w:val="Normal (Web)"/>
    <w:basedOn w:val="Normal"/>
    <w:uiPriority w:val="99"/>
    <w:unhideWhenUsed/>
    <w:rsid w:val="003730CF"/>
  </w:style>
  <w:style w:type="character" w:customStyle="1" w:styleId="Heading1Char">
    <w:name w:val="Heading 1 Char"/>
    <w:basedOn w:val="DefaultParagraphFont"/>
    <w:link w:val="Heading1"/>
    <w:uiPriority w:val="9"/>
    <w:rsid w:val="00C652DE"/>
    <w:rPr>
      <w:rFonts w:asciiTheme="minorHAnsi" w:eastAsiaTheme="minorHAnsi" w:hAnsiTheme="minorHAnsi" w:cstheme="minorBidi"/>
      <w:b/>
      <w:szCs w:val="18"/>
    </w:rPr>
  </w:style>
  <w:style w:type="character" w:customStyle="1" w:styleId="Heading2Char">
    <w:name w:val="Heading 2 Char"/>
    <w:basedOn w:val="DefaultParagraphFont"/>
    <w:link w:val="Heading2"/>
    <w:uiPriority w:val="9"/>
    <w:rsid w:val="00C652DE"/>
    <w:rPr>
      <w:rFonts w:asciiTheme="minorHAnsi" w:eastAsiaTheme="minorHAnsi" w:hAnsiTheme="minorHAnsi" w:cstheme="minorHAnsi"/>
      <w:i/>
      <w:sz w:val="22"/>
      <w:szCs w:val="22"/>
    </w:rPr>
  </w:style>
  <w:style w:type="character" w:customStyle="1" w:styleId="Heading3Char">
    <w:name w:val="Heading 3 Char"/>
    <w:basedOn w:val="DefaultParagraphFont"/>
    <w:link w:val="Heading3"/>
    <w:uiPriority w:val="9"/>
    <w:rsid w:val="003730CF"/>
    <w:rPr>
      <w:rFonts w:eastAsiaTheme="minorHAnsi" w:cstheme="minorBidi"/>
      <w:b/>
      <w:szCs w:val="18"/>
    </w:rPr>
  </w:style>
  <w:style w:type="character" w:customStyle="1" w:styleId="Heading4Char">
    <w:name w:val="Heading 4 Char"/>
    <w:basedOn w:val="DefaultParagraphFont"/>
    <w:link w:val="Heading4"/>
    <w:uiPriority w:val="9"/>
    <w:rsid w:val="003730CF"/>
    <w:rPr>
      <w:rFonts w:eastAsiaTheme="minorHAnsi" w:cstheme="minorBidi"/>
      <w:b/>
      <w:sz w:val="18"/>
      <w:szCs w:val="18"/>
    </w:rPr>
  </w:style>
  <w:style w:type="character" w:customStyle="1" w:styleId="Heading5Char">
    <w:name w:val="Heading 5 Char"/>
    <w:aliases w:val="Table and Figure Heading Char"/>
    <w:basedOn w:val="DefaultParagraphFont"/>
    <w:link w:val="Heading5"/>
    <w:uiPriority w:val="9"/>
    <w:rsid w:val="003730CF"/>
    <w:rPr>
      <w:rFonts w:eastAsiaTheme="minorHAnsi" w:cstheme="minorBidi"/>
      <w:b/>
      <w:szCs w:val="18"/>
    </w:rPr>
  </w:style>
  <w:style w:type="character" w:customStyle="1" w:styleId="Heading6Char">
    <w:name w:val="Heading 6 Char"/>
    <w:basedOn w:val="DefaultParagraphFont"/>
    <w:link w:val="Heading6"/>
    <w:uiPriority w:val="9"/>
    <w:rsid w:val="003730CF"/>
    <w:rPr>
      <w:rFonts w:eastAsiaTheme="minorHAnsi" w:cstheme="minorBidi"/>
      <w:i/>
      <w:color w:val="6E6E6E"/>
      <w:szCs w:val="18"/>
    </w:rPr>
  </w:style>
  <w:style w:type="paragraph" w:styleId="TOCHeading">
    <w:name w:val="TOC Heading"/>
    <w:aliases w:val="Figure Heading"/>
    <w:basedOn w:val="Heading1"/>
    <w:next w:val="Normal"/>
    <w:uiPriority w:val="39"/>
    <w:unhideWhenUsed/>
    <w:qFormat/>
    <w:rsid w:val="003730CF"/>
    <w:pPr>
      <w:keepLines/>
      <w:suppressLineNumbers/>
      <w:spacing w:before="480" w:line="276" w:lineRule="auto"/>
      <w:ind w:left="0" w:firstLine="0"/>
      <w:outlineLvl w:val="9"/>
    </w:pPr>
    <w:rPr>
      <w:rFonts w:asciiTheme="majorHAnsi" w:eastAsiaTheme="majorEastAsia" w:hAnsiTheme="majorHAnsi" w:cstheme="majorBidi"/>
      <w:bCs/>
      <w:color w:val="A5A5A5" w:themeColor="accent1" w:themeShade="BF"/>
      <w:sz w:val="28"/>
      <w:szCs w:val="28"/>
      <w:lang w:eastAsia="ja-JP"/>
    </w:rPr>
  </w:style>
  <w:style w:type="paragraph" w:styleId="Caption">
    <w:name w:val="caption"/>
    <w:basedOn w:val="Normal"/>
    <w:next w:val="Normal"/>
    <w:uiPriority w:val="35"/>
    <w:unhideWhenUsed/>
    <w:qFormat/>
    <w:rsid w:val="003730CF"/>
    <w:pPr>
      <w:spacing w:after="200" w:line="240" w:lineRule="auto"/>
      <w:ind w:firstLine="0"/>
    </w:pPr>
    <w:rPr>
      <w:b/>
      <w:bCs/>
    </w:rPr>
  </w:style>
  <w:style w:type="character" w:styleId="Hyperlink">
    <w:name w:val="Hyperlink"/>
    <w:basedOn w:val="DefaultParagraphFont"/>
    <w:uiPriority w:val="99"/>
    <w:unhideWhenUsed/>
    <w:rsid w:val="003730CF"/>
    <w:rPr>
      <w:color w:val="5F5F5F" w:themeColor="hyperlink"/>
      <w:u w:val="single"/>
    </w:rPr>
  </w:style>
  <w:style w:type="paragraph" w:customStyle="1" w:styleId="Table">
    <w:name w:val="Table"/>
    <w:basedOn w:val="Normal"/>
    <w:link w:val="TableChar"/>
    <w:qFormat/>
    <w:rsid w:val="003730CF"/>
    <w:pPr>
      <w:spacing w:line="240" w:lineRule="auto"/>
      <w:ind w:firstLine="0"/>
    </w:pPr>
    <w:rPr>
      <w:sz w:val="16"/>
      <w:szCs w:val="20"/>
    </w:rPr>
  </w:style>
  <w:style w:type="character" w:customStyle="1" w:styleId="TableChar">
    <w:name w:val="Table Char"/>
    <w:basedOn w:val="DefaultParagraphFont"/>
    <w:link w:val="Table"/>
    <w:rsid w:val="003730CF"/>
    <w:rPr>
      <w:rFonts w:eastAsiaTheme="minorHAnsi"/>
      <w:sz w:val="16"/>
      <w:szCs w:val="20"/>
    </w:rPr>
  </w:style>
  <w:style w:type="character" w:customStyle="1" w:styleId="TitleChar">
    <w:name w:val="Title Char"/>
    <w:basedOn w:val="DefaultParagraphFont"/>
    <w:link w:val="Title"/>
    <w:uiPriority w:val="10"/>
    <w:rsid w:val="003730CF"/>
    <w:rPr>
      <w:rFonts w:eastAsiaTheme="minorHAnsi" w:cstheme="minorBidi"/>
      <w:b/>
      <w:color w:val="000000"/>
      <w:sz w:val="32"/>
      <w:szCs w:val="32"/>
    </w:rPr>
  </w:style>
  <w:style w:type="character" w:styleId="Strong">
    <w:name w:val="Strong"/>
    <w:basedOn w:val="DefaultParagraphFont"/>
    <w:uiPriority w:val="22"/>
    <w:qFormat/>
    <w:rsid w:val="003730CF"/>
    <w:rPr>
      <w:b/>
      <w:bCs/>
    </w:rPr>
  </w:style>
  <w:style w:type="character" w:styleId="Emphasis">
    <w:name w:val="Emphasis"/>
    <w:basedOn w:val="DefaultParagraphFont"/>
    <w:uiPriority w:val="20"/>
    <w:qFormat/>
    <w:rsid w:val="003730CF"/>
    <w:rPr>
      <w:i/>
      <w:iCs/>
    </w:rPr>
  </w:style>
  <w:style w:type="character" w:styleId="SubtleEmphasis">
    <w:name w:val="Subtle Emphasis"/>
    <w:basedOn w:val="Heading2Char"/>
    <w:uiPriority w:val="19"/>
    <w:qFormat/>
    <w:rsid w:val="003730CF"/>
    <w:rPr>
      <w:rFonts w:asciiTheme="minorHAnsi" w:eastAsiaTheme="minorHAnsi" w:hAnsiTheme="minorHAnsi" w:cstheme="minorHAnsi"/>
      <w:i/>
      <w:sz w:val="22"/>
      <w:szCs w:val="24"/>
    </w:rPr>
  </w:style>
  <w:style w:type="paragraph" w:styleId="CommentSubject">
    <w:name w:val="annotation subject"/>
    <w:basedOn w:val="CommentText"/>
    <w:next w:val="CommentText"/>
    <w:link w:val="CommentSubjectChar"/>
    <w:uiPriority w:val="99"/>
    <w:semiHidden/>
    <w:unhideWhenUsed/>
    <w:rsid w:val="003730CF"/>
    <w:rPr>
      <w:b/>
      <w:bCs/>
    </w:rPr>
  </w:style>
  <w:style w:type="character" w:customStyle="1" w:styleId="CommentSubjectChar">
    <w:name w:val="Comment Subject Char"/>
    <w:basedOn w:val="CommentTextChar"/>
    <w:link w:val="CommentSubject"/>
    <w:uiPriority w:val="99"/>
    <w:semiHidden/>
    <w:rsid w:val="003730CF"/>
    <w:rPr>
      <w:rFonts w:eastAsiaTheme="minorHAnsi" w:cstheme="minorBidi"/>
      <w:b/>
      <w:bCs/>
      <w:sz w:val="20"/>
      <w:szCs w:val="20"/>
    </w:rPr>
  </w:style>
  <w:style w:type="paragraph" w:customStyle="1" w:styleId="Heading2-nonumbering">
    <w:name w:val="Heading 2 - no numbering"/>
    <w:basedOn w:val="Heading2"/>
    <w:next w:val="Normal"/>
    <w:qFormat/>
    <w:rsid w:val="003730CF"/>
    <w:pPr>
      <w:tabs>
        <w:tab w:val="left" w:leader="underscore" w:pos="0"/>
      </w:tabs>
      <w:spacing w:after="120" w:line="240" w:lineRule="auto"/>
      <w:ind w:left="0" w:firstLine="0"/>
    </w:pPr>
    <w:rPr>
      <w:b/>
      <w:i w:val="0"/>
    </w:rPr>
  </w:style>
  <w:style w:type="numbering" w:customStyle="1" w:styleId="Figure">
    <w:name w:val="Figure"/>
    <w:uiPriority w:val="99"/>
    <w:rsid w:val="003730CF"/>
    <w:pPr>
      <w:numPr>
        <w:numId w:val="10"/>
      </w:numPr>
    </w:pPr>
  </w:style>
  <w:style w:type="paragraph" w:styleId="Header">
    <w:name w:val="header"/>
    <w:basedOn w:val="Normal"/>
    <w:link w:val="HeaderChar"/>
    <w:uiPriority w:val="99"/>
    <w:unhideWhenUsed/>
    <w:rsid w:val="003730CF"/>
    <w:pPr>
      <w:tabs>
        <w:tab w:val="center" w:pos="4680"/>
        <w:tab w:val="right" w:pos="9360"/>
      </w:tabs>
      <w:spacing w:line="240" w:lineRule="auto"/>
    </w:pPr>
  </w:style>
  <w:style w:type="character" w:customStyle="1" w:styleId="HeaderChar">
    <w:name w:val="Header Char"/>
    <w:basedOn w:val="DefaultParagraphFont"/>
    <w:link w:val="Header"/>
    <w:uiPriority w:val="99"/>
    <w:rsid w:val="003730CF"/>
    <w:rPr>
      <w:rFonts w:eastAsiaTheme="minorHAnsi" w:cstheme="minorBidi"/>
      <w:szCs w:val="18"/>
    </w:rPr>
  </w:style>
  <w:style w:type="paragraph" w:styleId="Footer">
    <w:name w:val="footer"/>
    <w:basedOn w:val="Normal"/>
    <w:link w:val="FooterChar"/>
    <w:uiPriority w:val="99"/>
    <w:unhideWhenUsed/>
    <w:rsid w:val="003730CF"/>
    <w:pPr>
      <w:tabs>
        <w:tab w:val="center" w:pos="4680"/>
        <w:tab w:val="right" w:pos="9360"/>
      </w:tabs>
      <w:spacing w:line="240" w:lineRule="auto"/>
    </w:pPr>
  </w:style>
  <w:style w:type="character" w:customStyle="1" w:styleId="FooterChar">
    <w:name w:val="Footer Char"/>
    <w:basedOn w:val="DefaultParagraphFont"/>
    <w:link w:val="Footer"/>
    <w:uiPriority w:val="99"/>
    <w:rsid w:val="003730CF"/>
    <w:rPr>
      <w:rFonts w:eastAsiaTheme="minorHAnsi" w:cstheme="minorBidi"/>
      <w:szCs w:val="18"/>
    </w:rPr>
  </w:style>
  <w:style w:type="paragraph" w:styleId="Revision">
    <w:name w:val="Revision"/>
    <w:hidden/>
    <w:uiPriority w:val="99"/>
    <w:semiHidden/>
    <w:rsid w:val="003730CF"/>
    <w:pPr>
      <w:spacing w:line="240" w:lineRule="auto"/>
      <w:ind w:firstLine="0"/>
      <w:jc w:val="left"/>
    </w:pPr>
  </w:style>
  <w:style w:type="paragraph" w:customStyle="1" w:styleId="Heading2-NoNumbers">
    <w:name w:val="Heading 2 - No Numbers"/>
    <w:basedOn w:val="Heading2"/>
    <w:next w:val="Normal"/>
    <w:link w:val="Heading2-NoNumbersChar"/>
    <w:qFormat/>
    <w:rsid w:val="00EC0805"/>
    <w:pPr>
      <w:numPr>
        <w:ilvl w:val="0"/>
        <w:numId w:val="0"/>
      </w:numPr>
    </w:pPr>
    <w:rPr>
      <w:b/>
      <w:i w:val="0"/>
      <w:sz w:val="24"/>
    </w:rPr>
  </w:style>
  <w:style w:type="character" w:customStyle="1" w:styleId="Heading2-NoNumbersChar">
    <w:name w:val="Heading 2 - No Numbers Char"/>
    <w:basedOn w:val="Heading2Char"/>
    <w:link w:val="Heading2-NoNumbers"/>
    <w:rsid w:val="00EC0805"/>
    <w:rPr>
      <w:rFonts w:asciiTheme="minorHAnsi" w:eastAsiaTheme="minorHAnsi" w:hAnsiTheme="minorHAnsi" w:cstheme="minorHAnsi"/>
      <w:b/>
      <w:i w:val="0"/>
      <w:sz w:val="22"/>
      <w:szCs w:val="22"/>
    </w:rPr>
  </w:style>
  <w:style w:type="paragraph" w:styleId="EndnoteText">
    <w:name w:val="endnote text"/>
    <w:basedOn w:val="Normal"/>
    <w:link w:val="EndnoteTextChar"/>
    <w:uiPriority w:val="99"/>
    <w:semiHidden/>
    <w:unhideWhenUsed/>
    <w:rsid w:val="00775492"/>
    <w:pPr>
      <w:spacing w:line="240" w:lineRule="auto"/>
    </w:pPr>
    <w:rPr>
      <w:sz w:val="20"/>
      <w:szCs w:val="20"/>
    </w:rPr>
  </w:style>
  <w:style w:type="character" w:customStyle="1" w:styleId="EndnoteTextChar">
    <w:name w:val="Endnote Text Char"/>
    <w:basedOn w:val="DefaultParagraphFont"/>
    <w:link w:val="EndnoteText"/>
    <w:uiPriority w:val="99"/>
    <w:semiHidden/>
    <w:rsid w:val="00775492"/>
    <w:rPr>
      <w:rFonts w:eastAsiaTheme="minorHAnsi" w:cstheme="minorBidi"/>
      <w:sz w:val="20"/>
      <w:szCs w:val="20"/>
    </w:rPr>
  </w:style>
  <w:style w:type="character" w:styleId="EndnoteReference">
    <w:name w:val="endnote reference"/>
    <w:basedOn w:val="DefaultParagraphFont"/>
    <w:uiPriority w:val="99"/>
    <w:semiHidden/>
    <w:unhideWhenUsed/>
    <w:rsid w:val="00775492"/>
    <w:rPr>
      <w:vertAlign w:val="superscript"/>
    </w:rPr>
  </w:style>
  <w:style w:type="paragraph" w:customStyle="1" w:styleId="EndNoteBibliographyTitle">
    <w:name w:val="EndNote Bibliography Title"/>
    <w:basedOn w:val="Normal"/>
    <w:link w:val="EndNoteBibliographyTitleChar"/>
    <w:rsid w:val="00943DAF"/>
    <w:pPr>
      <w:jc w:val="center"/>
    </w:pPr>
    <w:rPr>
      <w:rFonts w:cs="Times New Roman"/>
      <w:noProof/>
    </w:rPr>
  </w:style>
  <w:style w:type="character" w:customStyle="1" w:styleId="EndNoteBibliographyTitleChar">
    <w:name w:val="EndNote Bibliography Title Char"/>
    <w:basedOn w:val="DefaultParagraphFont"/>
    <w:link w:val="EndNoteBibliographyTitle"/>
    <w:rsid w:val="00943DAF"/>
    <w:rPr>
      <w:rFonts w:eastAsiaTheme="minorHAnsi"/>
      <w:noProof/>
      <w:szCs w:val="18"/>
    </w:rPr>
  </w:style>
  <w:style w:type="paragraph" w:customStyle="1" w:styleId="EndNoteBibliography">
    <w:name w:val="EndNote Bibliography"/>
    <w:basedOn w:val="Normal"/>
    <w:link w:val="EndNoteBibliographyChar"/>
    <w:rsid w:val="00943DAF"/>
    <w:pPr>
      <w:spacing w:line="240" w:lineRule="auto"/>
    </w:pPr>
    <w:rPr>
      <w:rFonts w:cs="Times New Roman"/>
      <w:noProof/>
    </w:rPr>
  </w:style>
  <w:style w:type="character" w:customStyle="1" w:styleId="EndNoteBibliographyChar">
    <w:name w:val="EndNote Bibliography Char"/>
    <w:basedOn w:val="DefaultParagraphFont"/>
    <w:link w:val="EndNoteBibliography"/>
    <w:rsid w:val="00943DAF"/>
    <w:rPr>
      <w:rFonts w:eastAsiaTheme="minorHAnsi"/>
      <w:noProof/>
      <w:szCs w:val="18"/>
    </w:rPr>
  </w:style>
  <w:style w:type="character" w:styleId="PlaceholderText">
    <w:name w:val="Placeholder Text"/>
    <w:basedOn w:val="DefaultParagraphFont"/>
    <w:uiPriority w:val="99"/>
    <w:semiHidden/>
    <w:rsid w:val="00EF608F"/>
    <w:rPr>
      <w:color w:val="808080"/>
    </w:rPr>
  </w:style>
  <w:style w:type="character" w:customStyle="1" w:styleId="tgc">
    <w:name w:val="_tgc"/>
    <w:basedOn w:val="DefaultParagraphFont"/>
    <w:rsid w:val="003F10CB"/>
  </w:style>
  <w:style w:type="character" w:customStyle="1" w:styleId="ilfuvd">
    <w:name w:val="ilfuvd"/>
    <w:basedOn w:val="DefaultParagraphFont"/>
    <w:rsid w:val="00724044"/>
  </w:style>
  <w:style w:type="character" w:customStyle="1" w:styleId="st">
    <w:name w:val="st"/>
    <w:basedOn w:val="DefaultParagraphFont"/>
    <w:rsid w:val="00E92E39"/>
  </w:style>
  <w:style w:type="paragraph" w:customStyle="1" w:styleId="nova-e-listitem">
    <w:name w:val="nova-e-list__item"/>
    <w:basedOn w:val="Normal"/>
    <w:rsid w:val="00310D7C"/>
    <w:pPr>
      <w:spacing w:before="100" w:beforeAutospacing="1" w:after="100" w:afterAutospacing="1" w:line="240" w:lineRule="auto"/>
      <w:ind w:firstLine="0"/>
    </w:pPr>
    <w:rPr>
      <w:rFonts w:eastAsia="Times New Roman" w:cs="Times New Roman"/>
      <w:szCs w:val="24"/>
    </w:rPr>
  </w:style>
  <w:style w:type="character" w:customStyle="1" w:styleId="e24kjd">
    <w:name w:val="e24kjd"/>
    <w:basedOn w:val="DefaultParagraphFont"/>
    <w:rsid w:val="006F793D"/>
  </w:style>
  <w:style w:type="table" w:styleId="TableGrid">
    <w:name w:val="Table Grid"/>
    <w:basedOn w:val="TableNormal"/>
    <w:uiPriority w:val="39"/>
    <w:rsid w:val="0006470F"/>
    <w:pPr>
      <w:spacing w:line="240" w:lineRule="auto"/>
      <w:ind w:firstLine="0"/>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ku">
    <w:name w:val="sku"/>
    <w:basedOn w:val="DefaultParagraphFont"/>
    <w:rsid w:val="0006470F"/>
  </w:style>
  <w:style w:type="character" w:customStyle="1" w:styleId="lrzxr">
    <w:name w:val="lrzxr"/>
    <w:basedOn w:val="DefaultParagraphFont"/>
    <w:rsid w:val="000647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634">
      <w:bodyDiv w:val="1"/>
      <w:marLeft w:val="0"/>
      <w:marRight w:val="0"/>
      <w:marTop w:val="0"/>
      <w:marBottom w:val="0"/>
      <w:divBdr>
        <w:top w:val="none" w:sz="0" w:space="0" w:color="auto"/>
        <w:left w:val="none" w:sz="0" w:space="0" w:color="auto"/>
        <w:bottom w:val="none" w:sz="0" w:space="0" w:color="auto"/>
        <w:right w:val="none" w:sz="0" w:space="0" w:color="auto"/>
      </w:divBdr>
    </w:div>
    <w:div w:id="10380943">
      <w:bodyDiv w:val="1"/>
      <w:marLeft w:val="0"/>
      <w:marRight w:val="0"/>
      <w:marTop w:val="0"/>
      <w:marBottom w:val="0"/>
      <w:divBdr>
        <w:top w:val="none" w:sz="0" w:space="0" w:color="auto"/>
        <w:left w:val="none" w:sz="0" w:space="0" w:color="auto"/>
        <w:bottom w:val="none" w:sz="0" w:space="0" w:color="auto"/>
        <w:right w:val="none" w:sz="0" w:space="0" w:color="auto"/>
      </w:divBdr>
      <w:divsChild>
        <w:div w:id="1820881374">
          <w:marLeft w:val="0"/>
          <w:marRight w:val="0"/>
          <w:marTop w:val="0"/>
          <w:marBottom w:val="0"/>
          <w:divBdr>
            <w:top w:val="none" w:sz="0" w:space="0" w:color="auto"/>
            <w:left w:val="none" w:sz="0" w:space="0" w:color="auto"/>
            <w:bottom w:val="none" w:sz="0" w:space="0" w:color="auto"/>
            <w:right w:val="none" w:sz="0" w:space="0" w:color="auto"/>
          </w:divBdr>
        </w:div>
        <w:div w:id="1550266401">
          <w:marLeft w:val="0"/>
          <w:marRight w:val="0"/>
          <w:marTop w:val="0"/>
          <w:marBottom w:val="0"/>
          <w:divBdr>
            <w:top w:val="none" w:sz="0" w:space="0" w:color="auto"/>
            <w:left w:val="none" w:sz="0" w:space="0" w:color="auto"/>
            <w:bottom w:val="none" w:sz="0" w:space="0" w:color="auto"/>
            <w:right w:val="none" w:sz="0" w:space="0" w:color="auto"/>
          </w:divBdr>
          <w:divsChild>
            <w:div w:id="1243640889">
              <w:marLeft w:val="0"/>
              <w:marRight w:val="0"/>
              <w:marTop w:val="0"/>
              <w:marBottom w:val="0"/>
              <w:divBdr>
                <w:top w:val="none" w:sz="0" w:space="0" w:color="auto"/>
                <w:left w:val="none" w:sz="0" w:space="0" w:color="auto"/>
                <w:bottom w:val="none" w:sz="0" w:space="0" w:color="auto"/>
                <w:right w:val="none" w:sz="0" w:space="0" w:color="auto"/>
              </w:divBdr>
              <w:divsChild>
                <w:div w:id="2040617182">
                  <w:marLeft w:val="0"/>
                  <w:marRight w:val="0"/>
                  <w:marTop w:val="0"/>
                  <w:marBottom w:val="0"/>
                  <w:divBdr>
                    <w:top w:val="none" w:sz="0" w:space="0" w:color="auto"/>
                    <w:left w:val="none" w:sz="0" w:space="0" w:color="auto"/>
                    <w:bottom w:val="none" w:sz="0" w:space="0" w:color="auto"/>
                    <w:right w:val="none" w:sz="0" w:space="0" w:color="auto"/>
                  </w:divBdr>
                </w:div>
                <w:div w:id="449201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12833">
      <w:bodyDiv w:val="1"/>
      <w:marLeft w:val="0"/>
      <w:marRight w:val="0"/>
      <w:marTop w:val="0"/>
      <w:marBottom w:val="0"/>
      <w:divBdr>
        <w:top w:val="none" w:sz="0" w:space="0" w:color="auto"/>
        <w:left w:val="none" w:sz="0" w:space="0" w:color="auto"/>
        <w:bottom w:val="none" w:sz="0" w:space="0" w:color="auto"/>
        <w:right w:val="none" w:sz="0" w:space="0" w:color="auto"/>
      </w:divBdr>
    </w:div>
    <w:div w:id="88820846">
      <w:bodyDiv w:val="1"/>
      <w:marLeft w:val="0"/>
      <w:marRight w:val="0"/>
      <w:marTop w:val="0"/>
      <w:marBottom w:val="0"/>
      <w:divBdr>
        <w:top w:val="none" w:sz="0" w:space="0" w:color="auto"/>
        <w:left w:val="none" w:sz="0" w:space="0" w:color="auto"/>
        <w:bottom w:val="none" w:sz="0" w:space="0" w:color="auto"/>
        <w:right w:val="none" w:sz="0" w:space="0" w:color="auto"/>
      </w:divBdr>
    </w:div>
    <w:div w:id="223834043">
      <w:bodyDiv w:val="1"/>
      <w:marLeft w:val="0"/>
      <w:marRight w:val="0"/>
      <w:marTop w:val="0"/>
      <w:marBottom w:val="0"/>
      <w:divBdr>
        <w:top w:val="none" w:sz="0" w:space="0" w:color="auto"/>
        <w:left w:val="none" w:sz="0" w:space="0" w:color="auto"/>
        <w:bottom w:val="none" w:sz="0" w:space="0" w:color="auto"/>
        <w:right w:val="none" w:sz="0" w:space="0" w:color="auto"/>
      </w:divBdr>
      <w:divsChild>
        <w:div w:id="2096784284">
          <w:marLeft w:val="0"/>
          <w:marRight w:val="0"/>
          <w:marTop w:val="0"/>
          <w:marBottom w:val="0"/>
          <w:divBdr>
            <w:top w:val="none" w:sz="0" w:space="0" w:color="auto"/>
            <w:left w:val="none" w:sz="0" w:space="0" w:color="auto"/>
            <w:bottom w:val="none" w:sz="0" w:space="0" w:color="auto"/>
            <w:right w:val="none" w:sz="0" w:space="0" w:color="auto"/>
          </w:divBdr>
        </w:div>
      </w:divsChild>
    </w:div>
    <w:div w:id="337578654">
      <w:bodyDiv w:val="1"/>
      <w:marLeft w:val="0"/>
      <w:marRight w:val="0"/>
      <w:marTop w:val="0"/>
      <w:marBottom w:val="0"/>
      <w:divBdr>
        <w:top w:val="none" w:sz="0" w:space="0" w:color="auto"/>
        <w:left w:val="none" w:sz="0" w:space="0" w:color="auto"/>
        <w:bottom w:val="none" w:sz="0" w:space="0" w:color="auto"/>
        <w:right w:val="none" w:sz="0" w:space="0" w:color="auto"/>
      </w:divBdr>
      <w:divsChild>
        <w:div w:id="841818047">
          <w:marLeft w:val="0"/>
          <w:marRight w:val="0"/>
          <w:marTop w:val="0"/>
          <w:marBottom w:val="0"/>
          <w:divBdr>
            <w:top w:val="none" w:sz="0" w:space="0" w:color="auto"/>
            <w:left w:val="none" w:sz="0" w:space="0" w:color="auto"/>
            <w:bottom w:val="none" w:sz="0" w:space="0" w:color="auto"/>
            <w:right w:val="none" w:sz="0" w:space="0" w:color="auto"/>
          </w:divBdr>
        </w:div>
        <w:div w:id="493110601">
          <w:marLeft w:val="0"/>
          <w:marRight w:val="0"/>
          <w:marTop w:val="0"/>
          <w:marBottom w:val="0"/>
          <w:divBdr>
            <w:top w:val="none" w:sz="0" w:space="0" w:color="auto"/>
            <w:left w:val="none" w:sz="0" w:space="0" w:color="auto"/>
            <w:bottom w:val="none" w:sz="0" w:space="0" w:color="auto"/>
            <w:right w:val="none" w:sz="0" w:space="0" w:color="auto"/>
          </w:divBdr>
          <w:divsChild>
            <w:div w:id="240413037">
              <w:marLeft w:val="0"/>
              <w:marRight w:val="0"/>
              <w:marTop w:val="0"/>
              <w:marBottom w:val="0"/>
              <w:divBdr>
                <w:top w:val="none" w:sz="0" w:space="0" w:color="auto"/>
                <w:left w:val="none" w:sz="0" w:space="0" w:color="auto"/>
                <w:bottom w:val="none" w:sz="0" w:space="0" w:color="auto"/>
                <w:right w:val="none" w:sz="0" w:space="0" w:color="auto"/>
              </w:divBdr>
              <w:divsChild>
                <w:div w:id="212699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316883">
      <w:bodyDiv w:val="1"/>
      <w:marLeft w:val="0"/>
      <w:marRight w:val="0"/>
      <w:marTop w:val="0"/>
      <w:marBottom w:val="0"/>
      <w:divBdr>
        <w:top w:val="none" w:sz="0" w:space="0" w:color="auto"/>
        <w:left w:val="none" w:sz="0" w:space="0" w:color="auto"/>
        <w:bottom w:val="none" w:sz="0" w:space="0" w:color="auto"/>
        <w:right w:val="none" w:sz="0" w:space="0" w:color="auto"/>
      </w:divBdr>
    </w:div>
    <w:div w:id="510219206">
      <w:bodyDiv w:val="1"/>
      <w:marLeft w:val="0"/>
      <w:marRight w:val="0"/>
      <w:marTop w:val="0"/>
      <w:marBottom w:val="0"/>
      <w:divBdr>
        <w:top w:val="none" w:sz="0" w:space="0" w:color="auto"/>
        <w:left w:val="none" w:sz="0" w:space="0" w:color="auto"/>
        <w:bottom w:val="none" w:sz="0" w:space="0" w:color="auto"/>
        <w:right w:val="none" w:sz="0" w:space="0" w:color="auto"/>
      </w:divBdr>
      <w:divsChild>
        <w:div w:id="2126076965">
          <w:marLeft w:val="0"/>
          <w:marRight w:val="0"/>
          <w:marTop w:val="0"/>
          <w:marBottom w:val="0"/>
          <w:divBdr>
            <w:top w:val="none" w:sz="0" w:space="0" w:color="auto"/>
            <w:left w:val="none" w:sz="0" w:space="0" w:color="auto"/>
            <w:bottom w:val="none" w:sz="0" w:space="0" w:color="auto"/>
            <w:right w:val="none" w:sz="0" w:space="0" w:color="auto"/>
          </w:divBdr>
          <w:divsChild>
            <w:div w:id="474495784">
              <w:marLeft w:val="0"/>
              <w:marRight w:val="0"/>
              <w:marTop w:val="0"/>
              <w:marBottom w:val="0"/>
              <w:divBdr>
                <w:top w:val="none" w:sz="0" w:space="0" w:color="auto"/>
                <w:left w:val="none" w:sz="0" w:space="0" w:color="auto"/>
                <w:bottom w:val="none" w:sz="0" w:space="0" w:color="auto"/>
                <w:right w:val="none" w:sz="0" w:space="0" w:color="auto"/>
              </w:divBdr>
              <w:divsChild>
                <w:div w:id="2138643732">
                  <w:marLeft w:val="0"/>
                  <w:marRight w:val="0"/>
                  <w:marTop w:val="0"/>
                  <w:marBottom w:val="0"/>
                  <w:divBdr>
                    <w:top w:val="none" w:sz="0" w:space="0" w:color="auto"/>
                    <w:left w:val="none" w:sz="0" w:space="0" w:color="auto"/>
                    <w:bottom w:val="none" w:sz="0" w:space="0" w:color="auto"/>
                    <w:right w:val="none" w:sz="0" w:space="0" w:color="auto"/>
                  </w:divBdr>
                  <w:divsChild>
                    <w:div w:id="1135879677">
                      <w:marLeft w:val="0"/>
                      <w:marRight w:val="0"/>
                      <w:marTop w:val="0"/>
                      <w:marBottom w:val="0"/>
                      <w:divBdr>
                        <w:top w:val="none" w:sz="0" w:space="0" w:color="auto"/>
                        <w:left w:val="none" w:sz="0" w:space="0" w:color="auto"/>
                        <w:bottom w:val="none" w:sz="0" w:space="0" w:color="auto"/>
                        <w:right w:val="none" w:sz="0" w:space="0" w:color="auto"/>
                      </w:divBdr>
                      <w:divsChild>
                        <w:div w:id="946347539">
                          <w:marLeft w:val="0"/>
                          <w:marRight w:val="0"/>
                          <w:marTop w:val="0"/>
                          <w:marBottom w:val="0"/>
                          <w:divBdr>
                            <w:top w:val="none" w:sz="0" w:space="0" w:color="auto"/>
                            <w:left w:val="none" w:sz="0" w:space="0" w:color="auto"/>
                            <w:bottom w:val="none" w:sz="0" w:space="0" w:color="auto"/>
                            <w:right w:val="none" w:sz="0" w:space="0" w:color="auto"/>
                          </w:divBdr>
                          <w:divsChild>
                            <w:div w:id="1710689112">
                              <w:marLeft w:val="0"/>
                              <w:marRight w:val="0"/>
                              <w:marTop w:val="0"/>
                              <w:marBottom w:val="0"/>
                              <w:divBdr>
                                <w:top w:val="none" w:sz="0" w:space="0" w:color="auto"/>
                                <w:left w:val="none" w:sz="0" w:space="0" w:color="auto"/>
                                <w:bottom w:val="none" w:sz="0" w:space="0" w:color="auto"/>
                                <w:right w:val="none" w:sz="0" w:space="0" w:color="auto"/>
                              </w:divBdr>
                              <w:divsChild>
                                <w:div w:id="141973119">
                                  <w:marLeft w:val="0"/>
                                  <w:marRight w:val="0"/>
                                  <w:marTop w:val="0"/>
                                  <w:marBottom w:val="0"/>
                                  <w:divBdr>
                                    <w:top w:val="none" w:sz="0" w:space="0" w:color="auto"/>
                                    <w:left w:val="none" w:sz="0" w:space="0" w:color="auto"/>
                                    <w:bottom w:val="none" w:sz="0" w:space="0" w:color="auto"/>
                                    <w:right w:val="none" w:sz="0" w:space="0" w:color="auto"/>
                                  </w:divBdr>
                                  <w:divsChild>
                                    <w:div w:id="145097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3052122">
      <w:bodyDiv w:val="1"/>
      <w:marLeft w:val="0"/>
      <w:marRight w:val="0"/>
      <w:marTop w:val="0"/>
      <w:marBottom w:val="0"/>
      <w:divBdr>
        <w:top w:val="none" w:sz="0" w:space="0" w:color="auto"/>
        <w:left w:val="none" w:sz="0" w:space="0" w:color="auto"/>
        <w:bottom w:val="none" w:sz="0" w:space="0" w:color="auto"/>
        <w:right w:val="none" w:sz="0" w:space="0" w:color="auto"/>
      </w:divBdr>
    </w:div>
    <w:div w:id="601844019">
      <w:bodyDiv w:val="1"/>
      <w:marLeft w:val="0"/>
      <w:marRight w:val="0"/>
      <w:marTop w:val="0"/>
      <w:marBottom w:val="0"/>
      <w:divBdr>
        <w:top w:val="none" w:sz="0" w:space="0" w:color="auto"/>
        <w:left w:val="none" w:sz="0" w:space="0" w:color="auto"/>
        <w:bottom w:val="none" w:sz="0" w:space="0" w:color="auto"/>
        <w:right w:val="none" w:sz="0" w:space="0" w:color="auto"/>
      </w:divBdr>
      <w:divsChild>
        <w:div w:id="1005212071">
          <w:marLeft w:val="0"/>
          <w:marRight w:val="0"/>
          <w:marTop w:val="0"/>
          <w:marBottom w:val="0"/>
          <w:divBdr>
            <w:top w:val="none" w:sz="0" w:space="0" w:color="auto"/>
            <w:left w:val="none" w:sz="0" w:space="0" w:color="auto"/>
            <w:bottom w:val="none" w:sz="0" w:space="0" w:color="auto"/>
            <w:right w:val="none" w:sz="0" w:space="0" w:color="auto"/>
          </w:divBdr>
          <w:divsChild>
            <w:div w:id="1461073161">
              <w:marLeft w:val="0"/>
              <w:marRight w:val="0"/>
              <w:marTop w:val="0"/>
              <w:marBottom w:val="0"/>
              <w:divBdr>
                <w:top w:val="none" w:sz="0" w:space="0" w:color="auto"/>
                <w:left w:val="none" w:sz="0" w:space="0" w:color="auto"/>
                <w:bottom w:val="none" w:sz="0" w:space="0" w:color="auto"/>
                <w:right w:val="none" w:sz="0" w:space="0" w:color="auto"/>
              </w:divBdr>
              <w:divsChild>
                <w:div w:id="708453824">
                  <w:marLeft w:val="0"/>
                  <w:marRight w:val="0"/>
                  <w:marTop w:val="0"/>
                  <w:marBottom w:val="0"/>
                  <w:divBdr>
                    <w:top w:val="none" w:sz="0" w:space="0" w:color="auto"/>
                    <w:left w:val="none" w:sz="0" w:space="0" w:color="auto"/>
                    <w:bottom w:val="none" w:sz="0" w:space="0" w:color="auto"/>
                    <w:right w:val="none" w:sz="0" w:space="0" w:color="auto"/>
                  </w:divBdr>
                  <w:divsChild>
                    <w:div w:id="567233956">
                      <w:marLeft w:val="0"/>
                      <w:marRight w:val="0"/>
                      <w:marTop w:val="0"/>
                      <w:marBottom w:val="0"/>
                      <w:divBdr>
                        <w:top w:val="none" w:sz="0" w:space="0" w:color="auto"/>
                        <w:left w:val="none" w:sz="0" w:space="0" w:color="auto"/>
                        <w:bottom w:val="none" w:sz="0" w:space="0" w:color="auto"/>
                        <w:right w:val="none" w:sz="0" w:space="0" w:color="auto"/>
                      </w:divBdr>
                      <w:divsChild>
                        <w:div w:id="9648520">
                          <w:marLeft w:val="0"/>
                          <w:marRight w:val="0"/>
                          <w:marTop w:val="0"/>
                          <w:marBottom w:val="0"/>
                          <w:divBdr>
                            <w:top w:val="none" w:sz="0" w:space="0" w:color="auto"/>
                            <w:left w:val="none" w:sz="0" w:space="0" w:color="auto"/>
                            <w:bottom w:val="none" w:sz="0" w:space="0" w:color="auto"/>
                            <w:right w:val="none" w:sz="0" w:space="0" w:color="auto"/>
                          </w:divBdr>
                          <w:divsChild>
                            <w:div w:id="1725982861">
                              <w:marLeft w:val="0"/>
                              <w:marRight w:val="0"/>
                              <w:marTop w:val="0"/>
                              <w:marBottom w:val="0"/>
                              <w:divBdr>
                                <w:top w:val="none" w:sz="0" w:space="0" w:color="auto"/>
                                <w:left w:val="none" w:sz="0" w:space="0" w:color="auto"/>
                                <w:bottom w:val="none" w:sz="0" w:space="0" w:color="auto"/>
                                <w:right w:val="none" w:sz="0" w:space="0" w:color="auto"/>
                              </w:divBdr>
                              <w:divsChild>
                                <w:div w:id="550769071">
                                  <w:marLeft w:val="0"/>
                                  <w:marRight w:val="0"/>
                                  <w:marTop w:val="0"/>
                                  <w:marBottom w:val="0"/>
                                  <w:divBdr>
                                    <w:top w:val="none" w:sz="0" w:space="0" w:color="auto"/>
                                    <w:left w:val="none" w:sz="0" w:space="0" w:color="auto"/>
                                    <w:bottom w:val="none" w:sz="0" w:space="0" w:color="auto"/>
                                    <w:right w:val="none" w:sz="0" w:space="0" w:color="auto"/>
                                  </w:divBdr>
                                  <w:divsChild>
                                    <w:div w:id="21978743">
                                      <w:marLeft w:val="0"/>
                                      <w:marRight w:val="0"/>
                                      <w:marTop w:val="0"/>
                                      <w:marBottom w:val="0"/>
                                      <w:divBdr>
                                        <w:top w:val="none" w:sz="0" w:space="0" w:color="auto"/>
                                        <w:left w:val="none" w:sz="0" w:space="0" w:color="auto"/>
                                        <w:bottom w:val="none" w:sz="0" w:space="0" w:color="auto"/>
                                        <w:right w:val="none" w:sz="0" w:space="0" w:color="auto"/>
                                      </w:divBdr>
                                      <w:divsChild>
                                        <w:div w:id="1748845775">
                                          <w:marLeft w:val="0"/>
                                          <w:marRight w:val="0"/>
                                          <w:marTop w:val="0"/>
                                          <w:marBottom w:val="0"/>
                                          <w:divBdr>
                                            <w:top w:val="none" w:sz="0" w:space="0" w:color="auto"/>
                                            <w:left w:val="none" w:sz="0" w:space="0" w:color="auto"/>
                                            <w:bottom w:val="none" w:sz="0" w:space="0" w:color="auto"/>
                                            <w:right w:val="none" w:sz="0" w:space="0" w:color="auto"/>
                                          </w:divBdr>
                                        </w:div>
                                        <w:div w:id="133726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16007488">
      <w:bodyDiv w:val="1"/>
      <w:marLeft w:val="0"/>
      <w:marRight w:val="0"/>
      <w:marTop w:val="0"/>
      <w:marBottom w:val="0"/>
      <w:divBdr>
        <w:top w:val="none" w:sz="0" w:space="0" w:color="auto"/>
        <w:left w:val="none" w:sz="0" w:space="0" w:color="auto"/>
        <w:bottom w:val="none" w:sz="0" w:space="0" w:color="auto"/>
        <w:right w:val="none" w:sz="0" w:space="0" w:color="auto"/>
      </w:divBdr>
    </w:div>
    <w:div w:id="862280872">
      <w:bodyDiv w:val="1"/>
      <w:marLeft w:val="0"/>
      <w:marRight w:val="0"/>
      <w:marTop w:val="0"/>
      <w:marBottom w:val="0"/>
      <w:divBdr>
        <w:top w:val="none" w:sz="0" w:space="0" w:color="auto"/>
        <w:left w:val="none" w:sz="0" w:space="0" w:color="auto"/>
        <w:bottom w:val="none" w:sz="0" w:space="0" w:color="auto"/>
        <w:right w:val="none" w:sz="0" w:space="0" w:color="auto"/>
      </w:divBdr>
      <w:divsChild>
        <w:div w:id="377435096">
          <w:marLeft w:val="0"/>
          <w:marRight w:val="0"/>
          <w:marTop w:val="0"/>
          <w:marBottom w:val="0"/>
          <w:divBdr>
            <w:top w:val="none" w:sz="0" w:space="0" w:color="auto"/>
            <w:left w:val="none" w:sz="0" w:space="0" w:color="auto"/>
            <w:bottom w:val="none" w:sz="0" w:space="0" w:color="auto"/>
            <w:right w:val="none" w:sz="0" w:space="0" w:color="auto"/>
          </w:divBdr>
          <w:divsChild>
            <w:div w:id="350300427">
              <w:marLeft w:val="0"/>
              <w:marRight w:val="0"/>
              <w:marTop w:val="0"/>
              <w:marBottom w:val="0"/>
              <w:divBdr>
                <w:top w:val="none" w:sz="0" w:space="0" w:color="auto"/>
                <w:left w:val="none" w:sz="0" w:space="0" w:color="auto"/>
                <w:bottom w:val="none" w:sz="0" w:space="0" w:color="auto"/>
                <w:right w:val="none" w:sz="0" w:space="0" w:color="auto"/>
              </w:divBdr>
              <w:divsChild>
                <w:div w:id="1321272237">
                  <w:marLeft w:val="0"/>
                  <w:marRight w:val="0"/>
                  <w:marTop w:val="0"/>
                  <w:marBottom w:val="0"/>
                  <w:divBdr>
                    <w:top w:val="none" w:sz="0" w:space="0" w:color="auto"/>
                    <w:left w:val="none" w:sz="0" w:space="0" w:color="auto"/>
                    <w:bottom w:val="none" w:sz="0" w:space="0" w:color="auto"/>
                    <w:right w:val="none" w:sz="0" w:space="0" w:color="auto"/>
                  </w:divBdr>
                  <w:divsChild>
                    <w:div w:id="1195801601">
                      <w:marLeft w:val="0"/>
                      <w:marRight w:val="0"/>
                      <w:marTop w:val="0"/>
                      <w:marBottom w:val="0"/>
                      <w:divBdr>
                        <w:top w:val="none" w:sz="0" w:space="0" w:color="auto"/>
                        <w:left w:val="none" w:sz="0" w:space="0" w:color="auto"/>
                        <w:bottom w:val="none" w:sz="0" w:space="0" w:color="auto"/>
                        <w:right w:val="none" w:sz="0" w:space="0" w:color="auto"/>
                      </w:divBdr>
                      <w:divsChild>
                        <w:div w:id="368531818">
                          <w:marLeft w:val="0"/>
                          <w:marRight w:val="0"/>
                          <w:marTop w:val="0"/>
                          <w:marBottom w:val="0"/>
                          <w:divBdr>
                            <w:top w:val="none" w:sz="0" w:space="0" w:color="auto"/>
                            <w:left w:val="none" w:sz="0" w:space="0" w:color="auto"/>
                            <w:bottom w:val="none" w:sz="0" w:space="0" w:color="auto"/>
                            <w:right w:val="none" w:sz="0" w:space="0" w:color="auto"/>
                          </w:divBdr>
                          <w:divsChild>
                            <w:div w:id="1134176443">
                              <w:marLeft w:val="0"/>
                              <w:marRight w:val="0"/>
                              <w:marTop w:val="0"/>
                              <w:marBottom w:val="0"/>
                              <w:divBdr>
                                <w:top w:val="none" w:sz="0" w:space="0" w:color="auto"/>
                                <w:left w:val="none" w:sz="0" w:space="0" w:color="auto"/>
                                <w:bottom w:val="none" w:sz="0" w:space="0" w:color="auto"/>
                                <w:right w:val="none" w:sz="0" w:space="0" w:color="auto"/>
                              </w:divBdr>
                              <w:divsChild>
                                <w:div w:id="1291131037">
                                  <w:marLeft w:val="0"/>
                                  <w:marRight w:val="0"/>
                                  <w:marTop w:val="0"/>
                                  <w:marBottom w:val="0"/>
                                  <w:divBdr>
                                    <w:top w:val="none" w:sz="0" w:space="0" w:color="auto"/>
                                    <w:left w:val="none" w:sz="0" w:space="0" w:color="auto"/>
                                    <w:bottom w:val="none" w:sz="0" w:space="0" w:color="auto"/>
                                    <w:right w:val="none" w:sz="0" w:space="0" w:color="auto"/>
                                  </w:divBdr>
                                  <w:divsChild>
                                    <w:div w:id="113182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3639981">
          <w:marLeft w:val="0"/>
          <w:marRight w:val="0"/>
          <w:marTop w:val="0"/>
          <w:marBottom w:val="0"/>
          <w:divBdr>
            <w:top w:val="none" w:sz="0" w:space="0" w:color="auto"/>
            <w:left w:val="none" w:sz="0" w:space="0" w:color="auto"/>
            <w:bottom w:val="none" w:sz="0" w:space="0" w:color="auto"/>
            <w:right w:val="none" w:sz="0" w:space="0" w:color="auto"/>
          </w:divBdr>
          <w:divsChild>
            <w:div w:id="22487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034272">
      <w:bodyDiv w:val="1"/>
      <w:marLeft w:val="0"/>
      <w:marRight w:val="0"/>
      <w:marTop w:val="0"/>
      <w:marBottom w:val="0"/>
      <w:divBdr>
        <w:top w:val="none" w:sz="0" w:space="0" w:color="auto"/>
        <w:left w:val="none" w:sz="0" w:space="0" w:color="auto"/>
        <w:bottom w:val="none" w:sz="0" w:space="0" w:color="auto"/>
        <w:right w:val="none" w:sz="0" w:space="0" w:color="auto"/>
      </w:divBdr>
    </w:div>
    <w:div w:id="1132094386">
      <w:bodyDiv w:val="1"/>
      <w:marLeft w:val="0"/>
      <w:marRight w:val="0"/>
      <w:marTop w:val="0"/>
      <w:marBottom w:val="0"/>
      <w:divBdr>
        <w:top w:val="none" w:sz="0" w:space="0" w:color="auto"/>
        <w:left w:val="none" w:sz="0" w:space="0" w:color="auto"/>
        <w:bottom w:val="none" w:sz="0" w:space="0" w:color="auto"/>
        <w:right w:val="none" w:sz="0" w:space="0" w:color="auto"/>
      </w:divBdr>
    </w:div>
    <w:div w:id="1193567461">
      <w:bodyDiv w:val="1"/>
      <w:marLeft w:val="0"/>
      <w:marRight w:val="0"/>
      <w:marTop w:val="0"/>
      <w:marBottom w:val="0"/>
      <w:divBdr>
        <w:top w:val="none" w:sz="0" w:space="0" w:color="auto"/>
        <w:left w:val="none" w:sz="0" w:space="0" w:color="auto"/>
        <w:bottom w:val="none" w:sz="0" w:space="0" w:color="auto"/>
        <w:right w:val="none" w:sz="0" w:space="0" w:color="auto"/>
      </w:divBdr>
      <w:divsChild>
        <w:div w:id="603225272">
          <w:marLeft w:val="0"/>
          <w:marRight w:val="0"/>
          <w:marTop w:val="0"/>
          <w:marBottom w:val="0"/>
          <w:divBdr>
            <w:top w:val="none" w:sz="0" w:space="0" w:color="auto"/>
            <w:left w:val="none" w:sz="0" w:space="0" w:color="auto"/>
            <w:bottom w:val="none" w:sz="0" w:space="0" w:color="auto"/>
            <w:right w:val="none" w:sz="0" w:space="0" w:color="auto"/>
          </w:divBdr>
        </w:div>
        <w:div w:id="1005938790">
          <w:marLeft w:val="0"/>
          <w:marRight w:val="0"/>
          <w:marTop w:val="0"/>
          <w:marBottom w:val="0"/>
          <w:divBdr>
            <w:top w:val="none" w:sz="0" w:space="0" w:color="auto"/>
            <w:left w:val="none" w:sz="0" w:space="0" w:color="auto"/>
            <w:bottom w:val="none" w:sz="0" w:space="0" w:color="auto"/>
            <w:right w:val="none" w:sz="0" w:space="0" w:color="auto"/>
          </w:divBdr>
        </w:div>
      </w:divsChild>
    </w:div>
    <w:div w:id="1242637744">
      <w:bodyDiv w:val="1"/>
      <w:marLeft w:val="0"/>
      <w:marRight w:val="0"/>
      <w:marTop w:val="0"/>
      <w:marBottom w:val="0"/>
      <w:divBdr>
        <w:top w:val="none" w:sz="0" w:space="0" w:color="auto"/>
        <w:left w:val="none" w:sz="0" w:space="0" w:color="auto"/>
        <w:bottom w:val="none" w:sz="0" w:space="0" w:color="auto"/>
        <w:right w:val="none" w:sz="0" w:space="0" w:color="auto"/>
      </w:divBdr>
      <w:divsChild>
        <w:div w:id="609165858">
          <w:marLeft w:val="0"/>
          <w:marRight w:val="0"/>
          <w:marTop w:val="0"/>
          <w:marBottom w:val="0"/>
          <w:divBdr>
            <w:top w:val="none" w:sz="0" w:space="0" w:color="auto"/>
            <w:left w:val="none" w:sz="0" w:space="0" w:color="auto"/>
            <w:bottom w:val="none" w:sz="0" w:space="0" w:color="auto"/>
            <w:right w:val="none" w:sz="0" w:space="0" w:color="auto"/>
          </w:divBdr>
        </w:div>
        <w:div w:id="1459102838">
          <w:marLeft w:val="0"/>
          <w:marRight w:val="0"/>
          <w:marTop w:val="0"/>
          <w:marBottom w:val="0"/>
          <w:divBdr>
            <w:top w:val="none" w:sz="0" w:space="0" w:color="auto"/>
            <w:left w:val="none" w:sz="0" w:space="0" w:color="auto"/>
            <w:bottom w:val="none" w:sz="0" w:space="0" w:color="auto"/>
            <w:right w:val="none" w:sz="0" w:space="0" w:color="auto"/>
          </w:divBdr>
          <w:divsChild>
            <w:div w:id="1742946814">
              <w:marLeft w:val="0"/>
              <w:marRight w:val="0"/>
              <w:marTop w:val="0"/>
              <w:marBottom w:val="0"/>
              <w:divBdr>
                <w:top w:val="none" w:sz="0" w:space="0" w:color="auto"/>
                <w:left w:val="none" w:sz="0" w:space="0" w:color="auto"/>
                <w:bottom w:val="none" w:sz="0" w:space="0" w:color="auto"/>
                <w:right w:val="none" w:sz="0" w:space="0" w:color="auto"/>
              </w:divBdr>
              <w:divsChild>
                <w:div w:id="44639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042911">
      <w:bodyDiv w:val="1"/>
      <w:marLeft w:val="0"/>
      <w:marRight w:val="0"/>
      <w:marTop w:val="0"/>
      <w:marBottom w:val="0"/>
      <w:divBdr>
        <w:top w:val="none" w:sz="0" w:space="0" w:color="auto"/>
        <w:left w:val="none" w:sz="0" w:space="0" w:color="auto"/>
        <w:bottom w:val="none" w:sz="0" w:space="0" w:color="auto"/>
        <w:right w:val="none" w:sz="0" w:space="0" w:color="auto"/>
      </w:divBdr>
      <w:divsChild>
        <w:div w:id="218981358">
          <w:marLeft w:val="0"/>
          <w:marRight w:val="0"/>
          <w:marTop w:val="0"/>
          <w:marBottom w:val="0"/>
          <w:divBdr>
            <w:top w:val="none" w:sz="0" w:space="0" w:color="auto"/>
            <w:left w:val="none" w:sz="0" w:space="0" w:color="auto"/>
            <w:bottom w:val="none" w:sz="0" w:space="0" w:color="auto"/>
            <w:right w:val="none" w:sz="0" w:space="0" w:color="auto"/>
          </w:divBdr>
          <w:divsChild>
            <w:div w:id="2110077483">
              <w:marLeft w:val="0"/>
              <w:marRight w:val="0"/>
              <w:marTop w:val="0"/>
              <w:marBottom w:val="0"/>
              <w:divBdr>
                <w:top w:val="none" w:sz="0" w:space="0" w:color="auto"/>
                <w:left w:val="none" w:sz="0" w:space="0" w:color="auto"/>
                <w:bottom w:val="none" w:sz="0" w:space="0" w:color="auto"/>
                <w:right w:val="none" w:sz="0" w:space="0" w:color="auto"/>
              </w:divBdr>
              <w:divsChild>
                <w:div w:id="558634189">
                  <w:marLeft w:val="0"/>
                  <w:marRight w:val="0"/>
                  <w:marTop w:val="0"/>
                  <w:marBottom w:val="0"/>
                  <w:divBdr>
                    <w:top w:val="none" w:sz="0" w:space="0" w:color="auto"/>
                    <w:left w:val="none" w:sz="0" w:space="0" w:color="auto"/>
                    <w:bottom w:val="none" w:sz="0" w:space="0" w:color="auto"/>
                    <w:right w:val="none" w:sz="0" w:space="0" w:color="auto"/>
                  </w:divBdr>
                  <w:divsChild>
                    <w:div w:id="2043313989">
                      <w:marLeft w:val="0"/>
                      <w:marRight w:val="0"/>
                      <w:marTop w:val="0"/>
                      <w:marBottom w:val="0"/>
                      <w:divBdr>
                        <w:top w:val="none" w:sz="0" w:space="0" w:color="auto"/>
                        <w:left w:val="none" w:sz="0" w:space="0" w:color="auto"/>
                        <w:bottom w:val="none" w:sz="0" w:space="0" w:color="auto"/>
                        <w:right w:val="none" w:sz="0" w:space="0" w:color="auto"/>
                      </w:divBdr>
                      <w:divsChild>
                        <w:div w:id="445395004">
                          <w:marLeft w:val="0"/>
                          <w:marRight w:val="0"/>
                          <w:marTop w:val="0"/>
                          <w:marBottom w:val="0"/>
                          <w:divBdr>
                            <w:top w:val="none" w:sz="0" w:space="0" w:color="auto"/>
                            <w:left w:val="none" w:sz="0" w:space="0" w:color="auto"/>
                            <w:bottom w:val="none" w:sz="0" w:space="0" w:color="auto"/>
                            <w:right w:val="none" w:sz="0" w:space="0" w:color="auto"/>
                          </w:divBdr>
                          <w:divsChild>
                            <w:div w:id="1207060746">
                              <w:marLeft w:val="0"/>
                              <w:marRight w:val="0"/>
                              <w:marTop w:val="0"/>
                              <w:marBottom w:val="0"/>
                              <w:divBdr>
                                <w:top w:val="none" w:sz="0" w:space="0" w:color="auto"/>
                                <w:left w:val="none" w:sz="0" w:space="0" w:color="auto"/>
                                <w:bottom w:val="none" w:sz="0" w:space="0" w:color="auto"/>
                                <w:right w:val="none" w:sz="0" w:space="0" w:color="auto"/>
                              </w:divBdr>
                              <w:divsChild>
                                <w:div w:id="1163467563">
                                  <w:marLeft w:val="0"/>
                                  <w:marRight w:val="0"/>
                                  <w:marTop w:val="0"/>
                                  <w:marBottom w:val="0"/>
                                  <w:divBdr>
                                    <w:top w:val="none" w:sz="0" w:space="0" w:color="auto"/>
                                    <w:left w:val="none" w:sz="0" w:space="0" w:color="auto"/>
                                    <w:bottom w:val="none" w:sz="0" w:space="0" w:color="auto"/>
                                    <w:right w:val="none" w:sz="0" w:space="0" w:color="auto"/>
                                  </w:divBdr>
                                  <w:divsChild>
                                    <w:div w:id="84038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1767118">
          <w:marLeft w:val="0"/>
          <w:marRight w:val="0"/>
          <w:marTop w:val="0"/>
          <w:marBottom w:val="0"/>
          <w:divBdr>
            <w:top w:val="none" w:sz="0" w:space="0" w:color="auto"/>
            <w:left w:val="none" w:sz="0" w:space="0" w:color="auto"/>
            <w:bottom w:val="none" w:sz="0" w:space="0" w:color="auto"/>
            <w:right w:val="none" w:sz="0" w:space="0" w:color="auto"/>
          </w:divBdr>
          <w:divsChild>
            <w:div w:id="13472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126544">
      <w:bodyDiv w:val="1"/>
      <w:marLeft w:val="0"/>
      <w:marRight w:val="0"/>
      <w:marTop w:val="0"/>
      <w:marBottom w:val="0"/>
      <w:divBdr>
        <w:top w:val="none" w:sz="0" w:space="0" w:color="auto"/>
        <w:left w:val="none" w:sz="0" w:space="0" w:color="auto"/>
        <w:bottom w:val="none" w:sz="0" w:space="0" w:color="auto"/>
        <w:right w:val="none" w:sz="0" w:space="0" w:color="auto"/>
      </w:divBdr>
      <w:divsChild>
        <w:div w:id="1236278567">
          <w:marLeft w:val="0"/>
          <w:marRight w:val="0"/>
          <w:marTop w:val="0"/>
          <w:marBottom w:val="0"/>
          <w:divBdr>
            <w:top w:val="none" w:sz="0" w:space="0" w:color="auto"/>
            <w:left w:val="none" w:sz="0" w:space="0" w:color="auto"/>
            <w:bottom w:val="none" w:sz="0" w:space="0" w:color="auto"/>
            <w:right w:val="none" w:sz="0" w:space="0" w:color="auto"/>
          </w:divBdr>
        </w:div>
        <w:div w:id="2095130806">
          <w:marLeft w:val="0"/>
          <w:marRight w:val="0"/>
          <w:marTop w:val="0"/>
          <w:marBottom w:val="0"/>
          <w:divBdr>
            <w:top w:val="none" w:sz="0" w:space="0" w:color="auto"/>
            <w:left w:val="none" w:sz="0" w:space="0" w:color="auto"/>
            <w:bottom w:val="none" w:sz="0" w:space="0" w:color="auto"/>
            <w:right w:val="none" w:sz="0" w:space="0" w:color="auto"/>
          </w:divBdr>
        </w:div>
      </w:divsChild>
    </w:div>
    <w:div w:id="1376350488">
      <w:bodyDiv w:val="1"/>
      <w:marLeft w:val="0"/>
      <w:marRight w:val="0"/>
      <w:marTop w:val="0"/>
      <w:marBottom w:val="0"/>
      <w:divBdr>
        <w:top w:val="none" w:sz="0" w:space="0" w:color="auto"/>
        <w:left w:val="none" w:sz="0" w:space="0" w:color="auto"/>
        <w:bottom w:val="none" w:sz="0" w:space="0" w:color="auto"/>
        <w:right w:val="none" w:sz="0" w:space="0" w:color="auto"/>
      </w:divBdr>
    </w:div>
    <w:div w:id="1447969311">
      <w:bodyDiv w:val="1"/>
      <w:marLeft w:val="0"/>
      <w:marRight w:val="0"/>
      <w:marTop w:val="0"/>
      <w:marBottom w:val="0"/>
      <w:divBdr>
        <w:top w:val="none" w:sz="0" w:space="0" w:color="auto"/>
        <w:left w:val="none" w:sz="0" w:space="0" w:color="auto"/>
        <w:bottom w:val="none" w:sz="0" w:space="0" w:color="auto"/>
        <w:right w:val="none" w:sz="0" w:space="0" w:color="auto"/>
      </w:divBdr>
    </w:div>
    <w:div w:id="1600945673">
      <w:bodyDiv w:val="1"/>
      <w:marLeft w:val="0"/>
      <w:marRight w:val="0"/>
      <w:marTop w:val="0"/>
      <w:marBottom w:val="0"/>
      <w:divBdr>
        <w:top w:val="none" w:sz="0" w:space="0" w:color="auto"/>
        <w:left w:val="none" w:sz="0" w:space="0" w:color="auto"/>
        <w:bottom w:val="none" w:sz="0" w:space="0" w:color="auto"/>
        <w:right w:val="none" w:sz="0" w:space="0" w:color="auto"/>
      </w:divBdr>
    </w:div>
    <w:div w:id="1680505542">
      <w:bodyDiv w:val="1"/>
      <w:marLeft w:val="0"/>
      <w:marRight w:val="0"/>
      <w:marTop w:val="0"/>
      <w:marBottom w:val="0"/>
      <w:divBdr>
        <w:top w:val="none" w:sz="0" w:space="0" w:color="auto"/>
        <w:left w:val="none" w:sz="0" w:space="0" w:color="auto"/>
        <w:bottom w:val="none" w:sz="0" w:space="0" w:color="auto"/>
        <w:right w:val="none" w:sz="0" w:space="0" w:color="auto"/>
      </w:divBdr>
    </w:div>
    <w:div w:id="1700622219">
      <w:bodyDiv w:val="1"/>
      <w:marLeft w:val="0"/>
      <w:marRight w:val="0"/>
      <w:marTop w:val="0"/>
      <w:marBottom w:val="0"/>
      <w:divBdr>
        <w:top w:val="none" w:sz="0" w:space="0" w:color="auto"/>
        <w:left w:val="none" w:sz="0" w:space="0" w:color="auto"/>
        <w:bottom w:val="none" w:sz="0" w:space="0" w:color="auto"/>
        <w:right w:val="none" w:sz="0" w:space="0" w:color="auto"/>
      </w:divBdr>
      <w:divsChild>
        <w:div w:id="37975538">
          <w:marLeft w:val="0"/>
          <w:marRight w:val="0"/>
          <w:marTop w:val="0"/>
          <w:marBottom w:val="0"/>
          <w:divBdr>
            <w:top w:val="none" w:sz="0" w:space="0" w:color="auto"/>
            <w:left w:val="none" w:sz="0" w:space="0" w:color="auto"/>
            <w:bottom w:val="none" w:sz="0" w:space="0" w:color="auto"/>
            <w:right w:val="none" w:sz="0" w:space="0" w:color="auto"/>
          </w:divBdr>
          <w:divsChild>
            <w:div w:id="108478595">
              <w:marLeft w:val="0"/>
              <w:marRight w:val="0"/>
              <w:marTop w:val="0"/>
              <w:marBottom w:val="0"/>
              <w:divBdr>
                <w:top w:val="none" w:sz="0" w:space="0" w:color="auto"/>
                <w:left w:val="none" w:sz="0" w:space="0" w:color="auto"/>
                <w:bottom w:val="none" w:sz="0" w:space="0" w:color="auto"/>
                <w:right w:val="none" w:sz="0" w:space="0" w:color="auto"/>
              </w:divBdr>
              <w:divsChild>
                <w:div w:id="779296210">
                  <w:marLeft w:val="0"/>
                  <w:marRight w:val="0"/>
                  <w:marTop w:val="0"/>
                  <w:marBottom w:val="0"/>
                  <w:divBdr>
                    <w:top w:val="none" w:sz="0" w:space="0" w:color="auto"/>
                    <w:left w:val="none" w:sz="0" w:space="0" w:color="auto"/>
                    <w:bottom w:val="none" w:sz="0" w:space="0" w:color="auto"/>
                    <w:right w:val="none" w:sz="0" w:space="0" w:color="auto"/>
                  </w:divBdr>
                  <w:divsChild>
                    <w:div w:id="195122106">
                      <w:marLeft w:val="0"/>
                      <w:marRight w:val="0"/>
                      <w:marTop w:val="0"/>
                      <w:marBottom w:val="0"/>
                      <w:divBdr>
                        <w:top w:val="none" w:sz="0" w:space="0" w:color="auto"/>
                        <w:left w:val="none" w:sz="0" w:space="0" w:color="auto"/>
                        <w:bottom w:val="none" w:sz="0" w:space="0" w:color="auto"/>
                        <w:right w:val="none" w:sz="0" w:space="0" w:color="auto"/>
                      </w:divBdr>
                      <w:divsChild>
                        <w:div w:id="457723823">
                          <w:marLeft w:val="0"/>
                          <w:marRight w:val="0"/>
                          <w:marTop w:val="0"/>
                          <w:marBottom w:val="0"/>
                          <w:divBdr>
                            <w:top w:val="none" w:sz="0" w:space="0" w:color="auto"/>
                            <w:left w:val="none" w:sz="0" w:space="0" w:color="auto"/>
                            <w:bottom w:val="none" w:sz="0" w:space="0" w:color="auto"/>
                            <w:right w:val="none" w:sz="0" w:space="0" w:color="auto"/>
                          </w:divBdr>
                          <w:divsChild>
                            <w:div w:id="1772698772">
                              <w:marLeft w:val="0"/>
                              <w:marRight w:val="0"/>
                              <w:marTop w:val="0"/>
                              <w:marBottom w:val="0"/>
                              <w:divBdr>
                                <w:top w:val="none" w:sz="0" w:space="0" w:color="auto"/>
                                <w:left w:val="none" w:sz="0" w:space="0" w:color="auto"/>
                                <w:bottom w:val="none" w:sz="0" w:space="0" w:color="auto"/>
                                <w:right w:val="none" w:sz="0" w:space="0" w:color="auto"/>
                              </w:divBdr>
                              <w:divsChild>
                                <w:div w:id="1042637356">
                                  <w:marLeft w:val="0"/>
                                  <w:marRight w:val="0"/>
                                  <w:marTop w:val="0"/>
                                  <w:marBottom w:val="0"/>
                                  <w:divBdr>
                                    <w:top w:val="none" w:sz="0" w:space="0" w:color="auto"/>
                                    <w:left w:val="none" w:sz="0" w:space="0" w:color="auto"/>
                                    <w:bottom w:val="none" w:sz="0" w:space="0" w:color="auto"/>
                                    <w:right w:val="none" w:sz="0" w:space="0" w:color="auto"/>
                                  </w:divBdr>
                                  <w:divsChild>
                                    <w:div w:id="241763560">
                                      <w:marLeft w:val="0"/>
                                      <w:marRight w:val="0"/>
                                      <w:marTop w:val="0"/>
                                      <w:marBottom w:val="0"/>
                                      <w:divBdr>
                                        <w:top w:val="none" w:sz="0" w:space="0" w:color="auto"/>
                                        <w:left w:val="none" w:sz="0" w:space="0" w:color="auto"/>
                                        <w:bottom w:val="none" w:sz="0" w:space="0" w:color="auto"/>
                                        <w:right w:val="none" w:sz="0" w:space="0" w:color="auto"/>
                                      </w:divBdr>
                                      <w:divsChild>
                                        <w:div w:id="116215963">
                                          <w:marLeft w:val="0"/>
                                          <w:marRight w:val="0"/>
                                          <w:marTop w:val="0"/>
                                          <w:marBottom w:val="0"/>
                                          <w:divBdr>
                                            <w:top w:val="none" w:sz="0" w:space="0" w:color="auto"/>
                                            <w:left w:val="none" w:sz="0" w:space="0" w:color="auto"/>
                                            <w:bottom w:val="none" w:sz="0" w:space="0" w:color="auto"/>
                                            <w:right w:val="none" w:sz="0" w:space="0" w:color="auto"/>
                                          </w:divBdr>
                                        </w:div>
                                        <w:div w:id="210457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246764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5.emf"/><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www.oxfordjournals.org/en/oxford-open/licences.html" TargetMode="Externa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oleObject" Target="embeddings/oleObject3.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yperlink" Target="http://www.oxfordjournals.org/en/oxford-open/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oleObject" Target="embeddings/oleObject4.bin"/><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emf"/><Relationship Id="rId22" Type="http://schemas.openxmlformats.org/officeDocument/2006/relationships/header" Target="header1.xml"/></Relationships>
</file>

<file path=word/theme/theme1.xml><?xml version="1.0" encoding="utf-8"?>
<a:theme xmlns:a="http://schemas.openxmlformats.org/drawingml/2006/main" name="Journal of Lipid">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Manuscript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7E428-EB02-48F9-9B3B-B573B2C78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0</TotalTime>
  <Pages>19</Pages>
  <Words>11662</Words>
  <Characters>66480</Characters>
  <Application>Microsoft Office Word</Application>
  <DocSecurity>0</DocSecurity>
  <Lines>554</Lines>
  <Paragraphs>155</Paragraphs>
  <ScaleCrop>false</ScaleCrop>
  <HeadingPairs>
    <vt:vector size="2" baseType="variant">
      <vt:variant>
        <vt:lpstr>Title</vt:lpstr>
      </vt:variant>
      <vt:variant>
        <vt:i4>1</vt:i4>
      </vt:variant>
    </vt:vector>
  </HeadingPairs>
  <TitlesOfParts>
    <vt:vector size="1" baseType="lpstr">
      <vt:lpstr/>
    </vt:vector>
  </TitlesOfParts>
  <Company>OHSU</Company>
  <LinksUpToDate>false</LinksUpToDate>
  <CharactersWithSpaces>77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Talbott</dc:creator>
  <cp:keywords/>
  <dc:description/>
  <cp:lastModifiedBy>Heather Talbott</cp:lastModifiedBy>
  <cp:revision>3</cp:revision>
  <cp:lastPrinted>2020-03-20T20:04:00Z</cp:lastPrinted>
  <dcterms:created xsi:type="dcterms:W3CDTF">2020-06-27T16:56:00Z</dcterms:created>
  <dcterms:modified xsi:type="dcterms:W3CDTF">2020-06-28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2637d1-8ec3-3f13-acf5-8608a8e1d6b6</vt:lpwstr>
  </property>
  <property fmtid="{D5CDD505-2E9C-101B-9397-08002B2CF9AE}" pid="4" name="Mendeley Citation Style_1">
    <vt:lpwstr>http://www.zotero.org/styles/biology-of-reproduc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lipid-research</vt:lpwstr>
  </property>
  <property fmtid="{D5CDD505-2E9C-101B-9397-08002B2CF9AE}" pid="18" name="Mendeley Recent Style Name 6_1">
    <vt:lpwstr>Journal of Lipid Research</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csl.mendeley.com/styles/27218861/scireport2</vt:lpwstr>
  </property>
  <property fmtid="{D5CDD505-2E9C-101B-9397-08002B2CF9AE}" pid="24" name="Mendeley Recent Style Name 9_1">
    <vt:lpwstr>Scientific Reports - Heather Talbott, Ph.D.</vt:lpwstr>
  </property>
</Properties>
</file>